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A32E6C" w:rsidRPr="00C02792" w:rsidRDefault="00CD11F5">
      <w:pPr>
        <w:pStyle w:val="Heading1"/>
        <w:spacing w:before="0"/>
      </w:pPr>
      <w:bookmarkStart w:id="0" w:name="_gjdgxs" w:colFirst="0" w:colLast="0"/>
      <w:bookmarkEnd w:id="0"/>
      <w:r w:rsidRPr="00C02792">
        <w:t xml:space="preserve">Title: </w:t>
      </w:r>
      <w:commentRangeStart w:id="1"/>
      <w:r w:rsidRPr="00C02792">
        <w:rPr>
          <w:b w:val="0"/>
        </w:rPr>
        <w:t>Limits</w:t>
      </w:r>
      <w:commentRangeEnd w:id="1"/>
      <w:r w:rsidRPr="00C02792">
        <w:commentReference w:id="1"/>
      </w:r>
      <w:r w:rsidRPr="00C02792">
        <w:rPr>
          <w:b w:val="0"/>
        </w:rPr>
        <w:t xml:space="preserve">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pPr>
        <w:pStyle w:val="Heading1"/>
        <w:spacing w:before="0"/>
      </w:pPr>
      <w:bookmarkStart w:id="2" w:name="_30j0zll" w:colFirst="0" w:colLast="0"/>
      <w:bookmarkEnd w:id="2"/>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3" w:name="_1fob9te" w:colFirst="0" w:colLast="0"/>
      <w:bookmarkEnd w:id="3"/>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9">
        <w:r w:rsidRPr="00C02792">
          <w:rPr>
            <w:color w:val="0563C1"/>
            <w:u w:val="single"/>
          </w:rPr>
          <w:t>jpreimer@alaska.edu</w:t>
        </w:r>
      </w:hyperlink>
    </w:p>
    <w:p w14:paraId="0000000A" w14:textId="77777777" w:rsidR="00A32E6C" w:rsidRPr="00C02792" w:rsidRDefault="00A32E6C">
      <w:pPr>
        <w:pStyle w:val="Heading1"/>
        <w:spacing w:before="0"/>
      </w:pPr>
    </w:p>
    <w:p w14:paraId="0000000B" w14:textId="77777777" w:rsidR="00A32E6C" w:rsidRPr="00C02792" w:rsidRDefault="00CD11F5">
      <w:pPr>
        <w:pStyle w:val="Heading1"/>
        <w:spacing w:before="0"/>
      </w:pPr>
      <w:r w:rsidRPr="00C02792">
        <w:t>Abstract</w:t>
      </w:r>
    </w:p>
    <w:p w14:paraId="0000000C" w14:textId="77777777"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non-indigenous species (NIS). To do so, we compared species-specific temperature and salinity thresholds to conditions projected by three regional ocean models during two study periods: recent (2003-2012) and mid-century (2030-2039). In addition, we explored patterns of vessel traffic and connectivity among Bering Sea </w:t>
      </w:r>
      <w:r w:rsidRPr="00C02792">
        <w:lastRenderedPageBreak/>
        <w:t xml:space="preserve">ports and international and regional ports from which NIS may be transported. We found that the southeastern Bering Sea was highly suitable for the year-round survival of </w:t>
      </w:r>
      <w:commentRangeStart w:id="4"/>
      <w:r w:rsidRPr="00C02792">
        <w:t xml:space="preserve">81% NIS </w:t>
      </w:r>
      <w:commentRangeEnd w:id="4"/>
      <w:r w:rsidRPr="00C02792">
        <w:commentReference w:id="4"/>
      </w:r>
      <w:r w:rsidRPr="00C02792">
        <w:t xml:space="preserve">assessed, but that cold water may limit NIS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1BB93A1B"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rapid range expansions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jor marine ecosystems </w:t>
      </w:r>
      <w:r w:rsidR="00CD11F5" w:rsidRPr="00C02792">
        <w:rPr>
          <w:color w:val="000000"/>
        </w:rPr>
        <w:t>around the world</w:t>
      </w:r>
      <w:r w:rsidR="00CD11F5" w:rsidRPr="00C02792">
        <w:t xml:space="preserve"> </w:t>
      </w:r>
      <w:r w:rsidR="00375D65">
        <w:fldChar w:fldCharType="begin" w:fldLock="1"/>
      </w:r>
      <w:r w:rsidR="009B5F75">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Hanno Seebens et al., 2017)</w:t>
      </w:r>
      <w:r w:rsidR="00375D65">
        <w:fldChar w:fldCharType="end"/>
      </w:r>
      <w:r w:rsidR="00CD11F5">
        <w:t xml:space="preserve">, These species, some of which might become established, are of concern to managers and scientists alike because of their potential to impact native biodiversity, commercial fisheries, and subsistence resources. There is therefore much value in understanding what factors contribute to successful and unsuccessful invasions and which areas are more at-risk than others </w:t>
      </w:r>
      <w:r w:rsidR="00CD11F5">
        <w:fldChar w:fldCharType="begin" w:fldLock="1"/>
      </w:r>
      <w:r w:rsidR="009B5F75">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 Fofonoff, Carlton, Wonham, &amp; Hines, 2000; Zenni &amp; Nuñez, 2013)"},"properties":{"noteIndex":0},"schema":"https://github.com/citation-style-language/schema/raw/master/csl-citation.json"}</w:instrText>
      </w:r>
      <w:r w:rsidR="00CD11F5">
        <w:fldChar w:fldCharType="separate"/>
      </w:r>
      <w:r w:rsidR="009B5F75" w:rsidRPr="009B5F75">
        <w:rPr>
          <w:noProof/>
        </w:rPr>
        <w:t>(Carlton, 1996; Ruiz, Fofonoff, Carlton, Wonham, &amp; Hines, 2000; Zenni &amp; Nuñez, 2013)</w:t>
      </w:r>
      <w:r w:rsidR="00CD11F5">
        <w:fldChar w:fldCharType="end"/>
      </w:r>
      <w:r w:rsidR="00CD11F5">
        <w:t xml:space="preserve">. </w:t>
      </w:r>
      <w:r w:rsidR="00CD11F5" w:rsidRPr="00C02792">
        <w:t xml:space="preserve">NIS are transported to new regions primarily through vessels </w:t>
      </w:r>
      <w:r w:rsidR="00CD11F5">
        <w:fldChar w:fldCharType="begin" w:fldLock="1"/>
      </w:r>
      <w:r w:rsidR="009B5F75">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 Gamboa, Revenga, &amp; Spalding, 2008; Ruiz, Carlton, Grosholz, &amp; Hines, 1997)"},"properties":{"noteIndex":0},"schema":"https://github.com/citation-style-language/schema/raw/master/csl-citation.json"}</w:instrText>
      </w:r>
      <w:r w:rsidR="00CD11F5">
        <w:fldChar w:fldCharType="separate"/>
      </w:r>
      <w:r w:rsidR="009B5F75" w:rsidRPr="009B5F75">
        <w:rPr>
          <w:noProof/>
        </w:rPr>
        <w:t>(Molnar, Gamboa, Revenga, &amp; Spalding, 2008; Ruiz, Carlton, Grosholz, &amp; Hines, 1997)</w:t>
      </w:r>
      <w:r w:rsidR="00CD11F5">
        <w:fldChar w:fldCharType="end"/>
      </w:r>
      <w:r w:rsidR="00581C21">
        <w:t>; as such,</w:t>
      </w:r>
      <w:r w:rsidR="00CD11F5" w:rsidRPr="00C02792">
        <w:t xml:space="preserve"> ports that receive high levels of vessel traffic are more at-risk of biological </w:t>
      </w:r>
      <w:commentRangeStart w:id="5"/>
      <w:r w:rsidR="00CD11F5" w:rsidRPr="00C02792">
        <w:t>introductions</w:t>
      </w:r>
      <w:commentRangeEnd w:id="5"/>
      <w:r w:rsidR="00581C21">
        <w:rPr>
          <w:rStyle w:val="CommentReference"/>
        </w:rPr>
        <w:commentReference w:id="5"/>
      </w:r>
      <w:r w:rsidR="00CD11F5" w:rsidRPr="00C02792">
        <w:t xml:space="preserve"> </w:t>
      </w:r>
      <w:r>
        <w:fldChar w:fldCharType="begin" w:fldLock="1"/>
      </w:r>
      <w:r w:rsidR="009B5F75">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suffix":", but see Verling et al. 2005","uris":["http://www.mendeley.com/documents/?uuid=d4081502-8f06-4f5c-a64c-b2ede74fbd21"]}],"mendeley":{"formattedCitation":"(Lord, Calini, &amp; Whitlatch, 2015, but see Verling et al. 2005; H. Seebens, Gastner, &amp; Blasius, 2013)","plainTextFormattedCitation":"(Lord, Calini, &amp; Whitlatch, 2015, but see Verling et al. 2005; H. Seebens, Gastner, &amp; Blasius, 2013)","previouslyFormattedCitation":"(Lord, Calini, &amp; Whitlatch, 2015, but see Verling et al. 2005; H. Seebens, Gastner, &amp; Blasius, 2013)"},"properties":{"noteIndex":0},"schema":"https://github.com/citation-style-language/schema/raw/master/csl-citation.json"}</w:instrText>
      </w:r>
      <w:r>
        <w:fldChar w:fldCharType="separate"/>
      </w:r>
      <w:r w:rsidR="009B5F75" w:rsidRPr="009B5F75">
        <w:rPr>
          <w:noProof/>
        </w:rPr>
        <w:t>(Lord, Calini, &amp; Whitlatch, 2015, but see Verling et al. 2005; H. Seebens, Gastner, &amp; Blasius, 2013)</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9B5F75">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 Jerde, Lodge, Ruiz, &amp; MacIsaac, 2007; Iacarella, Dick, Alexander, &amp; Ricciardi, 2015)"},"properties":{"noteIndex":0},"schema":"https://github.com/citation-style-language/schema/raw/master/csl-citation.json"}</w:instrText>
      </w:r>
      <w:r w:rsidR="005205C3">
        <w:fldChar w:fldCharType="separate"/>
      </w:r>
      <w:r w:rsidR="009B5F75" w:rsidRPr="009B5F75">
        <w:rPr>
          <w:noProof/>
        </w:rPr>
        <w:t>(Herborg, Jerde, Lodge, Ruiz, &amp; MacIsaac, 2007; Iacarella, Dick, Alexander, &amp; Ricciardi, 2015)</w:t>
      </w:r>
      <w:r w:rsidR="005205C3">
        <w:fldChar w:fldCharType="end"/>
      </w:r>
      <w:r w:rsidR="00581C21">
        <w:t xml:space="preserve">. This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5205C3">
        <w:t xml:space="preserve">, </w:t>
      </w:r>
      <w:r w:rsidR="00581C21">
        <w:t>with some marine systems</w:t>
      </w:r>
      <w:r w:rsidR="005205C3">
        <w:t xml:space="preserve"> </w:t>
      </w:r>
      <w:r w:rsidR="00CD11F5" w:rsidRPr="00C02792">
        <w:t xml:space="preserve">being </w:t>
      </w:r>
      <w:r w:rsidR="005205C3">
        <w:t>more</w:t>
      </w:r>
      <w:r w:rsidR="00581C21">
        <w:t xml:space="preserve"> vulnerable</w:t>
      </w:r>
      <w:r w:rsidR="00CD11F5" w:rsidRPr="00C02792">
        <w:t xml:space="preserve"> t</w:t>
      </w:r>
      <w:r w:rsidR="00581C21">
        <w:t xml:space="preserve">o the </w:t>
      </w:r>
      <w:r w:rsidR="00CD11F5" w:rsidRPr="00C02792">
        <w:t>establishment of NIS</w:t>
      </w:r>
      <w:r w:rsidR="005205C3">
        <w:t xml:space="preserve"> than others</w:t>
      </w:r>
      <w:r w:rsidR="00CD11F5" w:rsidRPr="00C02792">
        <w:t xml:space="preserve">. </w:t>
      </w:r>
    </w:p>
    <w:p w14:paraId="085300D1" w14:textId="38017DF1" w:rsidR="00F84F66" w:rsidRPr="009B5F75" w:rsidRDefault="00CD11F5" w:rsidP="00F84F66">
      <w:pPr>
        <w:ind w:firstLine="720"/>
        <w:rPr>
          <w:lang w:val="en-CA"/>
        </w:rPr>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c</w:t>
      </w:r>
      <w:r w:rsidR="00BF53D0">
        <w:t xml:space="preserve"> </w:t>
      </w:r>
      <w:r w:rsidR="00DE4FE4">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 Steves, Fofonoff, Hines, &amp; Ruiz, 2011; Ruiz &amp; Hewitt, 2009)"},"properties":{"noteIndex":0},"schema":"https://github.com/citation-style-language/schema/raw/master/csl-citation.json"}</w:instrText>
      </w:r>
      <w:r w:rsidR="00DE4FE4">
        <w:fldChar w:fldCharType="separate"/>
      </w:r>
      <w:r w:rsidR="009B5F75" w:rsidRPr="009B5F75">
        <w:rPr>
          <w:noProof/>
        </w:rPr>
        <w:t>(de Rivera, Steves, Fofonoff, Hines, &amp; Ruiz, 2011; Ruiz &amp; Hewitt, 2009)</w:t>
      </w:r>
      <w:r w:rsidR="00DE4FE4">
        <w:fldChar w:fldCharType="end"/>
      </w:r>
      <w:r w:rsidR="00BF53D0">
        <w:t xml:space="preserve">. Vessel traffic is lower in Arctic </w:t>
      </w:r>
      <w:r w:rsidR="00B44521">
        <w:lastRenderedPageBreak/>
        <w:t>systems</w:t>
      </w:r>
      <w:r w:rsidR="00BF53D0">
        <w:t xml:space="preserve"> than elsewhere </w:t>
      </w:r>
      <w:r w:rsidR="00BF53D0">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 Piorkowski, &amp; Ruiz, 2006; Ruiz &amp; Hewitt, 2009)"},"properties":{"noteIndex":0},"schema":"https://github.com/citation-style-language/schema/raw/master/csl-citation.json"}</w:instrText>
      </w:r>
      <w:r w:rsidR="00BF53D0">
        <w:fldChar w:fldCharType="separate"/>
      </w:r>
      <w:r w:rsidR="009B5F75" w:rsidRPr="009B5F75">
        <w:rPr>
          <w:noProof/>
        </w:rPr>
        <w:t>(McGee, Piorkowski, &amp; Ruiz, 2006; Ruiz &amp; Hewitt, 2009)</w:t>
      </w:r>
      <w:r w:rsidR="00BF53D0">
        <w:fldChar w:fldCharType="end"/>
      </w:r>
      <w:r w:rsidR="00BF53D0">
        <w:t xml:space="preserve">, but </w:t>
      </w:r>
      <w:r w:rsidRPr="00C02792">
        <w:t xml:space="preserve">NIS are </w:t>
      </w:r>
      <w:r w:rsidR="00BF53D0">
        <w:t xml:space="preserve">nevertheless </w:t>
      </w:r>
      <w:r w:rsidRPr="00C02792">
        <w:t xml:space="preserve">being transported from temperate to Arctic </w:t>
      </w:r>
      <w:r w:rsidR="00B44521">
        <w:t>systems</w:t>
      </w:r>
      <w:r w:rsidR="00BF53D0">
        <w:t xml:space="preserve"> by both ballast water and via biofouling, and are</w:t>
      </w:r>
      <w:r w:rsidR="00BF53D0" w:rsidRPr="00C02792">
        <w:t xml:space="preserve"> surviving the voyage </w:t>
      </w:r>
      <w:r w:rsidR="00BF53D0">
        <w:fldChar w:fldCharType="begin" w:fldLock="1"/>
      </w:r>
      <w:r w:rsidR="009B5F75">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 Briski, Bailey, &amp; MacIsaac, 2014; Chan, MacIsaac, &amp; Bailey, 2016; Ware et al., 2016)"},"properties":{"noteIndex":0},"schema":"https://github.com/citation-style-language/schema/raw/master/csl-citation.json"}</w:instrText>
      </w:r>
      <w:r w:rsidR="00BF53D0">
        <w:fldChar w:fldCharType="separate"/>
      </w:r>
      <w:r w:rsidR="009B5F75" w:rsidRPr="009B5F75">
        <w:rPr>
          <w:noProof/>
        </w:rPr>
        <w:t>(Chan, Briski, Bailey, &amp; MacIsaac, 2014; Chan, MacIsaac, &amp; Bailey, 2016; Ware et al., 2016)</w:t>
      </w:r>
      <w:r w:rsidR="00BF53D0">
        <w:fldChar w:fldCharType="end"/>
      </w:r>
      <w:r w:rsidR="00BF53D0" w:rsidRPr="00C02792">
        <w:t xml:space="preserve">. </w:t>
      </w:r>
      <w:r w:rsidR="00463186">
        <w:t>T</w:t>
      </w:r>
      <w:r w:rsidR="00B44521">
        <w:t>emperature and salinity conditions</w:t>
      </w:r>
      <w:r w:rsidR="00463186">
        <w:t xml:space="preserve"> 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and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the ocean responds to climate change and warming temperatures</w:t>
      </w:r>
      <w:r w:rsidR="0080030E">
        <w:rPr>
          <w:lang w:val="en-CA"/>
        </w:rPr>
        <w:t xml:space="preserv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p>
    <w:p w14:paraId="00000014" w14:textId="014F9FC4" w:rsidR="00A32E6C" w:rsidRPr="00C02792" w:rsidRDefault="00F84F66" w:rsidP="00F84F66">
      <w:pPr>
        <w:ind w:firstLine="720"/>
      </w:pPr>
      <w:r w:rsidRPr="00C02792">
        <w:t xml:space="preserve">Arctic systems are </w:t>
      </w:r>
      <w:r>
        <w:t xml:space="preserve">already </w:t>
      </w:r>
      <w:r w:rsidRPr="00C02792">
        <w:t>experiencing</w:t>
      </w:r>
      <w:r>
        <w:t xml:space="preserve"> </w:t>
      </w:r>
      <w:r w:rsidRPr="00C02792">
        <w:t>rapid oceanographic and socioeconomic changes.</w:t>
      </w:r>
      <w:r>
        <w:t xml:space="preserve"> W</w:t>
      </w:r>
      <w:r w:rsidRPr="00C02792">
        <w:t xml:space="preserve">arming </w:t>
      </w:r>
      <w:r>
        <w:t>water</w:t>
      </w:r>
      <w:r w:rsidRPr="00C02792">
        <w:t xml:space="preserve"> temperatures</w:t>
      </w:r>
      <w:r>
        <w:t xml:space="preserve"> </w:t>
      </w:r>
      <w:r w:rsidRPr="00C02792">
        <w:t>have</w:t>
      </w:r>
      <w:r>
        <w:t xml:space="preserve"> </w:t>
      </w:r>
      <w:r w:rsidRPr="00C02792">
        <w:t>facilitated r</w:t>
      </w:r>
      <w:r>
        <w:t>ecent r</w:t>
      </w:r>
      <w:r w:rsidRPr="00C02792">
        <w:t>ange expansions and introductions</w:t>
      </w:r>
      <w:r>
        <w:t xml:space="preserve"> </w:t>
      </w:r>
      <w:r>
        <w:fldChar w:fldCharType="begin" w:fldLock="1"/>
      </w:r>
      <w:r w:rsidR="009B5F75">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9B5F75">
        <w:rPr>
          <w:rFonts w:hint="eastAsia"/>
        </w:rPr>
        <w:instrText></w:instrText>
      </w:r>
      <w:r w:rsidR="009B5F75">
        <w:instrText xml:space="preserve">1.2 to </w:instrText>
      </w:r>
      <w:r w:rsidR="009B5F75">
        <w:rPr>
          <w:rFonts w:hint="eastAsia"/>
        </w:rPr>
        <w:instrText></w:instrText>
      </w:r>
      <w:r w:rsidR="009B5F75">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16/j.pocean.2015.07.007","ISSN":"00796611","abstract":"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author":[{"dropping-particle":"","family":"Renaud","given":"Paul E.","non-dropping-particle":"","parse-names":false,"suffix":""},{"dropping-particle":"","family":"Sejr","given":"Mikael K.","non-dropping-particle":"","parse-names":false,"suffix":""},{"dropping-particle":"","family":"Bluhm","given":"Bodil A.","non-dropping-particle":"","parse-names":false,"suffix":""},{"dropping-particle":"","family":"Sirenko","given":"Boris","non-dropping-particle":"","parse-names":false,"suffix":""},{"dropping-particle":"","family":"Ellingsen","given":"Ingrid H.","non-dropping-particle":"","parse-names":false,"suffix":""}],"container-title":"Progress in Oceanography","id":"ITEM-2","issued":{"date-parts":[["2015","12"]]},"page":"244-257","title":"The future of Arctic benthos: Expansion, invasion, and biodiversity","type":"article-journal","volume":"139"},"uris":["http://www.mendeley.com/documents/?uuid=81557f10-f69d-38aa-a7d6-7cadd13c5539"]}],"mendeley":{"formattedCitation":"(Reid et al., 2007; Renaud, Sejr, Bluhm, Sirenko, &amp; Ellingsen, 2015)","plainTextFormattedCitation":"(Reid et al., 2007; Renaud, Sejr, Bluhm, Sirenko, &amp; Ellingsen, 2015)","previouslyFormattedCitation":"(Reid et al., 2007; Renaud, Sejr, Bluhm, Sirenko, &amp; Ellingsen, 2015)"},"properties":{"noteIndex":0},"schema":"https://github.com/citation-style-language/schema/raw/master/csl-citation.json"}</w:instrText>
      </w:r>
      <w:r>
        <w:fldChar w:fldCharType="separate"/>
      </w:r>
      <w:r w:rsidR="009B5F75" w:rsidRPr="009B5F75">
        <w:rPr>
          <w:noProof/>
        </w:rPr>
        <w:t>(Reid et al., 2007; Renaud, Sejr, Bluhm, Sirenko, &amp; Ellingsen, 2015)</w:t>
      </w:r>
      <w:r>
        <w:fldChar w:fldCharType="end"/>
      </w:r>
      <w:r>
        <w:t>. In addition,</w:t>
      </w:r>
      <w:r w:rsidR="0080030E">
        <w:t xml:space="preserve"> </w:t>
      </w:r>
      <w:r>
        <w:t>the</w:t>
      </w:r>
      <w:r w:rsidR="0080030E">
        <w:t xml:space="preserve"> r</w:t>
      </w:r>
      <w:r w:rsidR="00CD11F5" w:rsidRPr="00C02792">
        <w:t>educ</w:t>
      </w:r>
      <w:r w:rsidR="0080030E">
        <w:t>ed</w:t>
      </w:r>
      <w:r w:rsidR="00CD11F5" w:rsidRPr="00C02792">
        <w:t xml:space="preserve"> </w:t>
      </w:r>
      <w:r w:rsidR="0080030E">
        <w:t xml:space="preserve">season length and extent of </w:t>
      </w:r>
      <w:r w:rsidR="00CD11F5" w:rsidRPr="00C02792">
        <w:t>sea ice have</w:t>
      </w:r>
      <w:r>
        <w:t xml:space="preserve"> allowed for</w:t>
      </w:r>
      <w:r w:rsidR="00CD11F5" w:rsidRPr="00C02792">
        <w:t xml:space="preserve"> increase</w:t>
      </w:r>
      <w:r>
        <w:t>d</w:t>
      </w:r>
      <w:r w:rsidR="00CD11F5" w:rsidRPr="00C02792">
        <w:t xml:space="preserve"> vessel traffic</w:t>
      </w:r>
      <w:r>
        <w:t xml:space="preserve"> in the Arctic</w:t>
      </w:r>
      <w:r w:rsidR="00CD11F5" w:rsidRPr="00C02792">
        <w:t xml:space="preserve"> </w:t>
      </w:r>
      <w:r w:rsidR="0080030E">
        <w:fldChar w:fldCharType="begin" w:fldLock="1"/>
      </w:r>
      <w:r w:rsidR="00F479A2">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plainTextFormattedCitation":"(Eguíluz, Fernández-Gracia, Irigoien, &amp; Duarte, 2016; A. W. Miller &amp; Ruiz, 2014)","previouslyFormattedCitation":"(Eguíluz, Fernández-Gracia, Irigoien, &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A. W. Miller &amp; Ruiz, 2014)</w:t>
      </w:r>
      <w:r w:rsidR="0080030E">
        <w:fldChar w:fldCharType="end"/>
      </w:r>
      <w:r>
        <w:t xml:space="preserve">. Collectively, these factors are predicted to </w:t>
      </w:r>
      <w:r w:rsidR="00CD11F5" w:rsidRPr="00C02792">
        <w:t xml:space="preserve">increase </w:t>
      </w:r>
      <w:r>
        <w:t xml:space="preserve">the vulnerability of Arctic systems by increasing the </w:t>
      </w:r>
      <w:r w:rsidR="00CD11F5" w:rsidRPr="00C02792">
        <w:t xml:space="preserve">number and diversity of </w:t>
      </w:r>
      <w:r>
        <w:t>NIS</w:t>
      </w:r>
      <w:r w:rsidR="00CD11F5" w:rsidRPr="00C02792">
        <w:t xml:space="preserve"> </w:t>
      </w:r>
      <w:r>
        <w:t>that are arriving, and by making ocean conditions more suitable for their establishment</w:t>
      </w:r>
      <w:r w:rsidR="00CD11F5" w:rsidRPr="00C02792">
        <w:t>.</w:t>
      </w:r>
      <w:r>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w:t>
      </w:r>
      <w:r w:rsidRPr="00C02792">
        <w:lastRenderedPageBreak/>
        <w:t xml:space="preserve">predicted that survival and establishment of NIS would be limited under current conditions. Given projections for increased sea temperatures and receding sea ice, we predicted that ocean conditions would become more suitable by mid-century, which would be reflected in an increase 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6" w:name="_3znysh7" w:colFirst="0" w:colLast="0"/>
      <w:bookmarkEnd w:id="6"/>
      <w:r w:rsidRPr="00C02792">
        <w:t xml:space="preserve">Study area </w:t>
      </w:r>
    </w:p>
    <w:p w14:paraId="63C0A706" w14:textId="1D400230" w:rsidR="00BE66E8" w:rsidRDefault="00CD11F5" w:rsidP="00972BB1">
      <w:pPr>
        <w:ind w:firstLine="720"/>
      </w:pPr>
      <w:bookmarkStart w:id="7" w:name="_2et92p0" w:colFirst="0" w:colLast="0"/>
      <w:bookmarkEnd w:id="7"/>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4 degrees of latitude</w:t>
      </w:r>
      <w:r w:rsidR="005D0E95">
        <w:t xml:space="preserve"> (</w:t>
      </w:r>
      <w:commentRangeStart w:id="8"/>
      <w:r w:rsidR="005D0E95">
        <w:t>52</w:t>
      </w:r>
      <w:r w:rsidR="005D0E95" w:rsidRPr="00972BB1">
        <w:rPr>
          <w:lang w:val="en-CA"/>
        </w:rPr>
        <w:t>°</w:t>
      </w:r>
      <w:r w:rsidR="005D0E95">
        <w:t>N to 65</w:t>
      </w:r>
      <w:r w:rsidR="005D0E95" w:rsidRPr="00972BB1">
        <w:rPr>
          <w:lang w:val="en-CA"/>
        </w:rPr>
        <w:t>°</w:t>
      </w:r>
      <w:r w:rsidR="005D0E95">
        <w:t>N</w:t>
      </w:r>
      <w:commentRangeEnd w:id="8"/>
      <w:r w:rsidR="005D0E95">
        <w:rPr>
          <w:rStyle w:val="CommentReference"/>
        </w:rPr>
        <w:commentReference w:id="8"/>
      </w:r>
      <w:r w:rsidR="005D0E95">
        <w:t>),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0A1D7F">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plainTextFormattedCitation":"(Phyllis J. Stabeno, Schumacher, &amp; Ohtani, 1999)","previouslyFormattedCitation":"(Phyllis J. Stabeno, Schumacher, &amp; Ohtani, 1999)"},"properties":{"noteIndex":0},"schema":"https://github.com/citation-style-language/schema/raw/master/csl-citation.json"}</w:instrText>
      </w:r>
      <w:r w:rsidR="005D0E95">
        <w:fldChar w:fldCharType="separate"/>
      </w:r>
      <w:r w:rsidR="000A1D7F" w:rsidRPr="000A1D7F">
        <w:rPr>
          <w:noProof/>
        </w:rPr>
        <w:t>(Phyllis J. 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0A1D7F">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 Cooper, Feder, &amp; Sirenko, 2006)"},"properties":{"noteIndex":0},"schema":"https://github.com/citation-style-language/schema/raw/master/csl-citation.json"}</w:instrText>
      </w:r>
      <w:r w:rsidR="00BE66E8">
        <w:fldChar w:fldCharType="separate"/>
      </w:r>
      <w:r w:rsidR="000A1D7F" w:rsidRPr="000A1D7F">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9"/>
      <w:r w:rsidRPr="00C02792">
        <w:t xml:space="preserve">fishing industry </w:t>
      </w:r>
      <w:commentRangeEnd w:id="9"/>
      <w:r w:rsidR="00BE66E8">
        <w:rPr>
          <w:rStyle w:val="CommentReference"/>
        </w:rPr>
        <w:commentReference w:id="9"/>
      </w:r>
      <w:r w:rsidR="00BE66E8">
        <w:fldChar w:fldCharType="begin" w:fldLock="1"/>
      </w:r>
      <w:r w:rsidR="009B5F75">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ational Marine Fisheries Service (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Pr="00C02792">
        <w:t xml:space="preserve">. </w:t>
      </w:r>
    </w:p>
    <w:p w14:paraId="00000018" w14:textId="13E70AF3"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 Ruiz, Steves, Simkanin, &amp; Carlton, 2018)"},"properties":{"noteIndex":0},"schema":"https://github.com/citation-style-language/schema/raw/master/csl-citation.json"}</w:instrText>
      </w:r>
      <w:r w:rsidR="00BE66E8">
        <w:fldChar w:fldCharType="separate"/>
      </w:r>
      <w:r w:rsidRPr="009B5F75">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 xml:space="preserve">in the </w:t>
      </w:r>
      <w:r w:rsidR="00CD11F5" w:rsidRPr="00C02792">
        <w:lastRenderedPageBreak/>
        <w:t>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 Riedlecker, &amp; Ruiz, 2008)"},"properties":{"noteIndex":0},"schema":"https://github.com/citation-style-language/schema/raw/master/csl-citation.json"}</w:instrText>
      </w:r>
      <w:r>
        <w:fldChar w:fldCharType="separate"/>
      </w:r>
      <w:r w:rsidRPr="009B5F75">
        <w:rPr>
          <w:noProof/>
        </w:rPr>
        <w:t>(Ashton, Riedlecker, &amp; Ruiz, 2008)</w:t>
      </w:r>
      <w:r>
        <w:fldChar w:fldCharType="end"/>
      </w:r>
      <w:r w:rsidR="00CD11F5" w:rsidRPr="00C02792">
        <w:t>.</w:t>
      </w:r>
    </w:p>
    <w:p w14:paraId="3117D23E" w14:textId="23297287" w:rsidR="009B5F75" w:rsidRDefault="009B5F75" w:rsidP="009B5F75">
      <w:pPr>
        <w:pStyle w:val="Heading2"/>
      </w:pPr>
      <w:r>
        <w:t>Developing a taxa list</w:t>
      </w:r>
    </w:p>
    <w:p w14:paraId="00000019" w14:textId="5CB4B6A2" w:rsidR="00A32E6C" w:rsidRPr="00C02792" w:rsidRDefault="009B5F75" w:rsidP="0064684C">
      <w:pPr>
        <w:ind w:firstLine="720"/>
      </w:pPr>
      <w:r w:rsidRPr="00C02792">
        <w:t xml:space="preserve">We </w:t>
      </w:r>
      <w:r>
        <w:t xml:space="preserve">used the Marine Ecoregion of the World classification </w:t>
      </w:r>
      <w:r>
        <w:fldChar w:fldCharType="begin" w:fldLock="1"/>
      </w:r>
      <w:r w:rsidR="000C443E">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xml:space="preserve"> and </w:t>
      </w:r>
      <w:r w:rsidRPr="00C02792">
        <w:t xml:space="preserve">included </w:t>
      </w:r>
      <w:r>
        <w:t xml:space="preserve">all </w:t>
      </w:r>
      <w:r w:rsidRPr="00C02792">
        <w:t xml:space="preserve">NIS </w:t>
      </w:r>
      <w:r>
        <w:t>with</w:t>
      </w:r>
      <w:r w:rsidRPr="00C02792">
        <w:t xml:space="preserve"> occurrence records </w:t>
      </w:r>
      <w:r>
        <w:t xml:space="preserve">within three marine ecoregions of the </w:t>
      </w:r>
      <w:r w:rsidRPr="00C02792">
        <w:t>Bering Sea</w:t>
      </w:r>
      <w:r>
        <w:t xml:space="preserve">. </w:t>
      </w:r>
      <w:r w:rsidR="000C443E">
        <w:t>O</w:t>
      </w:r>
      <w:r w:rsidR="000C443E" w:rsidRPr="00C02792">
        <w:t xml:space="preserve">ccurrence records </w:t>
      </w:r>
      <w:r w:rsidR="000C443E">
        <w:t xml:space="preserve">were obtained </w:t>
      </w:r>
      <w:r w:rsidR="000C443E" w:rsidRPr="00C02792">
        <w:t xml:space="preserve">from the National Exotic Marine and Estuarine Species Information System (NEMESIS; </w:t>
      </w:r>
      <w:proofErr w:type="spellStart"/>
      <w:r w:rsidR="000C443E" w:rsidRPr="00C02792">
        <w:t>Fofonoff</w:t>
      </w:r>
      <w:proofErr w:type="spellEnd"/>
      <w:r w:rsidR="000C443E" w:rsidRPr="00C02792">
        <w:t xml:space="preserve"> et al.</w:t>
      </w:r>
      <w:r w:rsidR="000C443E">
        <w:t>,</w:t>
      </w:r>
      <w:r w:rsidR="000C443E" w:rsidRPr="00C02792">
        <w:t xml:space="preserve"> 2018) and the Nonindigenous Aquatic Species Database </w:t>
      </w:r>
      <w:r w:rsidR="000C443E">
        <w:fldChar w:fldCharType="begin" w:fldLock="1"/>
      </w:r>
      <w:r w:rsidR="000C443E">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rsidR="000C443E">
        <w:fldChar w:fldCharType="separate"/>
      </w:r>
      <w:r w:rsidR="000C443E" w:rsidRPr="009B5F75">
        <w:rPr>
          <w:noProof/>
        </w:rPr>
        <w:t>(Fuller &amp; Benson, 2013)</w:t>
      </w:r>
      <w:r w:rsidR="000C443E">
        <w:fldChar w:fldCharType="end"/>
      </w:r>
      <w:r w:rsidR="000C443E" w:rsidRPr="00C02792">
        <w:t xml:space="preserve">. </w:t>
      </w:r>
      <w:r>
        <w:t>Th</w:t>
      </w:r>
      <w:r w:rsidR="000C443E">
        <w:t>e</w:t>
      </w:r>
      <w:r>
        <w:t xml:space="preserve"> geographic area</w:t>
      </w:r>
      <w:r w:rsidR="000C443E">
        <w:t xml:space="preserve"> we considered</w:t>
      </w:r>
      <w:r>
        <w:t xml:space="preserve"> </w:t>
      </w:r>
      <w:r w:rsidR="000C443E">
        <w:t xml:space="preserve">extended from the Bering South </w:t>
      </w:r>
      <w:proofErr w:type="spellStart"/>
      <w:r w:rsidR="000C443E">
        <w:t>south</w:t>
      </w:r>
      <w:proofErr w:type="spellEnd"/>
      <w:r>
        <w:t xml:space="preserve"> to</w:t>
      </w:r>
      <w:r w:rsidRPr="00C02792">
        <w:t xml:space="preserve"> </w:t>
      </w:r>
      <w:r>
        <w:t xml:space="preserve">the Washington-Oregon border in the east Pacific and </w:t>
      </w:r>
      <w:r w:rsidRPr="00C02792">
        <w:t xml:space="preserve">the Sea of Japan </w:t>
      </w:r>
      <w:r w:rsidR="000C443E">
        <w:t>in</w:t>
      </w:r>
      <w:r w:rsidRPr="00C02792">
        <w:t xml:space="preserve"> the </w:t>
      </w:r>
      <w:r w:rsidRPr="005D0E95">
        <w:t>west.</w:t>
      </w:r>
      <w:r w:rsidRPr="005D0E95">
        <w:rPr>
          <w:rFonts w:eastAsia="Gungsuh"/>
        </w:rPr>
        <w:t xml:space="preserve"> </w:t>
      </w:r>
      <w:r w:rsidR="000C443E">
        <w:rPr>
          <w:rFonts w:eastAsia="Gungsuh"/>
        </w:rPr>
        <w:t>Because brackish water habitats are limited in the Bering Sea, w</w:t>
      </w:r>
      <w:r w:rsidR="00CD11F5" w:rsidRPr="005D0E95">
        <w:rPr>
          <w:rFonts w:eastAsia="Gungsuh"/>
        </w:rPr>
        <w:t xml:space="preserve">e considered only taxa </w:t>
      </w:r>
      <w:r w:rsidR="0064684C">
        <w:rPr>
          <w:rFonts w:eastAsia="Gungsuh"/>
        </w:rPr>
        <w:t xml:space="preserve">with sufficient physiological data (see Defining taxa-specific thresholds, below) and </w:t>
      </w:r>
      <w:r w:rsidR="00CD11F5" w:rsidRPr="005D0E95">
        <w:rPr>
          <w:rFonts w:eastAsia="Gungsuh"/>
        </w:rPr>
        <w:t>that c</w:t>
      </w:r>
      <w:r w:rsidR="000C443E">
        <w:rPr>
          <w:rFonts w:eastAsia="Gungsuh"/>
        </w:rPr>
        <w:t>ould</w:t>
      </w:r>
      <w:r w:rsidR="00CD11F5" w:rsidRPr="005D0E95">
        <w:rPr>
          <w:rFonts w:eastAsia="Gungsuh"/>
        </w:rPr>
        <w:t xml:space="preserve"> tolerate salinities ≥30 parts per trillion (ppt). </w:t>
      </w:r>
      <w:r w:rsidR="000C443E" w:rsidRPr="00C02792">
        <w:t xml:space="preserve">All taxa included have been documented to spread via at least one anthropogenic vector </w:t>
      </w:r>
      <w:r w:rsidR="000C443E">
        <w:fldChar w:fldCharType="begin" w:fldLock="1"/>
      </w:r>
      <w:r w:rsidR="00826C20">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0C443E">
        <w:fldChar w:fldCharType="separate"/>
      </w:r>
      <w:r w:rsidR="000C443E" w:rsidRPr="000C443E">
        <w:rPr>
          <w:noProof/>
        </w:rPr>
        <w:t>(e.g. ballast water, biofouling, intentional introductions; Reimer et al., 2017)</w:t>
      </w:r>
      <w:r w:rsidR="000C443E">
        <w:fldChar w:fldCharType="end"/>
      </w:r>
      <w:r w:rsidR="000C443E" w:rsidRPr="00C02792">
        <w:t>.</w:t>
      </w:r>
      <w:r w:rsidR="000C443E">
        <w:t xml:space="preserve"> </w:t>
      </w:r>
      <w:r w:rsidR="0064684C">
        <w:t xml:space="preserve">The complete list of taxa we included can be found </w:t>
      </w:r>
      <w:r w:rsidR="00826C20">
        <w:t xml:space="preserve">as </w:t>
      </w:r>
      <w:commentRangeStart w:id="10"/>
      <w:r w:rsidR="00826C20">
        <w:t>Supplementary Material</w:t>
      </w:r>
      <w:commentRangeEnd w:id="10"/>
      <w:r w:rsidR="00826C20">
        <w:rPr>
          <w:rStyle w:val="CommentReference"/>
        </w:rPr>
        <w:commentReference w:id="10"/>
      </w:r>
      <w:r w:rsidR="0064684C">
        <w:t xml:space="preserve">. </w:t>
      </w:r>
      <w:r w:rsidR="00CD11F5" w:rsidRPr="005D0E95">
        <w:rPr>
          <w:rFonts w:eastAsia="Gungsuh"/>
        </w:rPr>
        <w:t>Of the</w:t>
      </w:r>
      <w:r w:rsidR="0064684C">
        <w:rPr>
          <w:rFonts w:eastAsia="Gungsuh"/>
        </w:rPr>
        <w:t>se</w:t>
      </w:r>
      <w:r w:rsidR="00CD11F5" w:rsidRPr="005D0E95">
        <w:rPr>
          <w:rFonts w:eastAsia="Gungsuh"/>
        </w:rPr>
        <w:t xml:space="preserve">, the most common taxonomic groups were </w:t>
      </w:r>
      <w:r w:rsidR="00CD11F5" w:rsidRPr="000C443E">
        <w:rPr>
          <w:rFonts w:eastAsia="Gungsuh"/>
        </w:rPr>
        <w:t>Crustacea (</w:t>
      </w:r>
      <w:r w:rsidR="00CD11F5" w:rsidRPr="00C02792">
        <w:rPr>
          <w:i/>
        </w:rPr>
        <w:t>n</w:t>
      </w:r>
      <w:r w:rsidR="00CD11F5" w:rsidRPr="00C02792">
        <w:t>=15), Mollusca (</w:t>
      </w:r>
      <w:r w:rsidR="00CD11F5" w:rsidRPr="00C02792">
        <w:rPr>
          <w:i/>
        </w:rPr>
        <w:t>n</w:t>
      </w:r>
      <w:r w:rsidR="00CD11F5" w:rsidRPr="00C02792">
        <w:t xml:space="preserve">=11), and </w:t>
      </w:r>
      <w:proofErr w:type="spellStart"/>
      <w:r w:rsidR="00CD11F5" w:rsidRPr="00C02792">
        <w:t>Tunicata</w:t>
      </w:r>
      <w:proofErr w:type="spellEnd"/>
      <w:r w:rsidR="00CD11F5" w:rsidRPr="00C02792">
        <w:t xml:space="preserve"> (</w:t>
      </w:r>
      <w:r w:rsidR="00CD11F5" w:rsidRPr="00C02792">
        <w:rPr>
          <w:i/>
        </w:rPr>
        <w:t>n</w:t>
      </w:r>
      <w:r w:rsidR="00CD11F5" w:rsidRPr="00C02792">
        <w:t xml:space="preserve">=8). </w:t>
      </w:r>
    </w:p>
    <w:p w14:paraId="0000001A" w14:textId="77777777" w:rsidR="00A32E6C" w:rsidRPr="00C02792" w:rsidRDefault="00CD11F5">
      <w:pPr>
        <w:pStyle w:val="Heading2"/>
      </w:pPr>
      <w:r w:rsidRPr="00C02792">
        <w:t>Modeling suitable conditions</w:t>
      </w:r>
    </w:p>
    <w:p w14:paraId="0000001B" w14:textId="7B150B28"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included in our list by comparing regional ocean models to physiological data. </w:t>
      </w:r>
      <w:r w:rsidR="0064684C">
        <w:t xml:space="preserve">We </w:t>
      </w:r>
      <w:r w:rsidR="0064684C" w:rsidRPr="00C02792">
        <w:t xml:space="preserve">defined “suitable conditions”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 xml:space="preserve">temperature and salinity thresholds were available for </w:t>
      </w:r>
      <w:r w:rsidR="0064684C" w:rsidRPr="00C02792">
        <w:rPr>
          <w:highlight w:val="white"/>
        </w:rPr>
        <w:lastRenderedPageBreak/>
        <w:t>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0000001D" w14:textId="7787F8D1" w:rsidR="00A32E6C" w:rsidRPr="00C02792" w:rsidRDefault="00CD11F5">
      <w:pPr>
        <w:ind w:firstLine="720"/>
        <w:rPr>
          <w:color w:val="000000"/>
        </w:rPr>
      </w:pPr>
      <w:r w:rsidRPr="00C02792">
        <w:t xml:space="preserve">We obtained taxa-specific temperature (T) and salinity (S) survival thresholds for 42 NIS and T-S reproductive thresholds for 29 NIS reported in peer-reviewed publications, reports, and electronic databases </w:t>
      </w:r>
      <w:commentRangeStart w:id="11"/>
      <w:r w:rsidRPr="00826C20">
        <w:t>(</w:t>
      </w:r>
      <w:r w:rsidR="00826C20" w:rsidRPr="00826C20">
        <w:t>Supplementary Material</w:t>
      </w:r>
      <w:r w:rsidRPr="00826C20">
        <w:t>).</w:t>
      </w:r>
      <w:r w:rsidRPr="00C02792">
        <w:t xml:space="preserve"> </w:t>
      </w:r>
      <w:commentRangeEnd w:id="11"/>
      <w:r w:rsidR="00826C20">
        <w:rPr>
          <w:rStyle w:val="CommentReference"/>
        </w:rPr>
        <w:commentReference w:id="11"/>
      </w:r>
      <w:r w:rsidRPr="00C02792">
        <w:t xml:space="preserve">We prioritized T-S thresholds </w:t>
      </w:r>
      <w:r w:rsidR="00826C20">
        <w:t xml:space="preserve">obtained </w:t>
      </w:r>
      <w:r w:rsidRPr="00C02792">
        <w:t xml:space="preserve">from experimental studies but </w:t>
      </w:r>
      <w:r w:rsidR="00826C20">
        <w:t xml:space="preserve">in their absence, we </w:t>
      </w:r>
      <w:r w:rsidRPr="00C02792">
        <w:t xml:space="preserve">used thresholds inferred from geographic distributions. We defined survival thresholds as the broadest </w:t>
      </w:r>
      <w:r w:rsidR="00127C43">
        <w:t xml:space="preserve">T-S </w:t>
      </w:r>
      <w:r w:rsidRPr="00C02792">
        <w:t>range a given taxon can tolerate</w:t>
      </w:r>
      <w:r w:rsidR="00826C20">
        <w:t xml:space="preserve"> before exhibiting deleterious effects</w:t>
      </w:r>
      <w:r w:rsidRPr="00C02792">
        <w:t xml:space="preserve">. Survival thresholds therefore </w:t>
      </w:r>
      <w:r w:rsidR="00826C20">
        <w:t>represent</w:t>
      </w:r>
      <w:r w:rsidRPr="00C02792">
        <w:t xml:space="preserve"> the absolute minimum and maximum values reported for that taxon, irrespective of life stage and geography. In contrast, reproductive thresholds represent the narrowest T-S range required for </w:t>
      </w:r>
      <w:r w:rsidR="00826C20">
        <w:t xml:space="preserve">either sexual </w:t>
      </w:r>
      <w:r w:rsidR="00826C20" w:rsidRPr="00C02792">
        <w:t xml:space="preserve">reproduction </w:t>
      </w:r>
      <w:r w:rsidR="00826C20">
        <w:t>(e.g. spawning) or ontogenetic development</w:t>
      </w:r>
      <w:r w:rsidRPr="00C02792">
        <w:t xml:space="preserve"> </w:t>
      </w:r>
      <w:r w:rsidR="00826C20">
        <w:t xml:space="preserve">and growth (e.g. metamorphosis). </w:t>
      </w:r>
      <w:r w:rsidRPr="00C02792">
        <w:t>If multiple thresholds were available, we chose the thresholds associated with the least tolerant life stage. Our models require</w:t>
      </w:r>
      <w:r w:rsidR="00127C43">
        <w:t>d</w:t>
      </w:r>
      <w:r w:rsidRPr="00C02792">
        <w:t xml:space="preserve"> information on minimum and maximum thresholds for both temperature and salinity.</w:t>
      </w:r>
      <w:r w:rsidR="00127C43">
        <w:t xml:space="preserve"> Rather than exclude all taxa that were missing one or more threshold, we retained taxa with incomplete data in the following cases.</w:t>
      </w:r>
      <w:r w:rsidRPr="00C02792">
        <w:t xml:space="preserve"> For taxa that have been observed in temperatures that exceeded the Bering Sea maximum (~17°C), but for which no </w:t>
      </w:r>
      <w:r w:rsidRPr="00C02792">
        <w:rPr>
          <w:color w:val="000000"/>
        </w:rPr>
        <w:t xml:space="preserve">maximum temperature threshold </w:t>
      </w:r>
      <w:r w:rsidRPr="00C02792">
        <w:t xml:space="preserve">was reported, </w:t>
      </w:r>
      <w:r w:rsidRPr="00C02792">
        <w:rPr>
          <w:color w:val="000000"/>
        </w:rPr>
        <w:t>we assigned an arbitrary maximum temperature value of +999 to ensure its inclusion in our model analyses.</w:t>
      </w:r>
      <w:r w:rsidRPr="00C02792">
        <w:t xml:space="preserve"> For taxa that had been reported from marine ecoregions whose salinities were comparable to those of the Bering Sea, but for which no </w:t>
      </w:r>
      <w:r w:rsidRPr="00C02792">
        <w:rPr>
          <w:color w:val="000000"/>
        </w:rPr>
        <w:t xml:space="preserve">salinity thresholds were </w:t>
      </w:r>
      <w:r w:rsidRPr="00C02792">
        <w:t>reported</w:t>
      </w:r>
      <w:r w:rsidRPr="00C02792">
        <w:rPr>
          <w:color w:val="000000"/>
        </w:rPr>
        <w:t xml:space="preserve">, we set </w:t>
      </w:r>
      <w:r w:rsidRPr="00C02792">
        <w:t>a</w:t>
      </w:r>
      <w:r w:rsidRPr="00C02792">
        <w:rPr>
          <w:color w:val="000000"/>
        </w:rPr>
        <w:t xml:space="preserve"> salinity range to average seawater values (31 to 35 ppt), which would confer salinity survival to 98.8% of the Bering Sea shelf.</w:t>
      </w:r>
    </w:p>
    <w:p w14:paraId="0000001E" w14:textId="77777777" w:rsidR="00A32E6C" w:rsidRPr="00C02792" w:rsidRDefault="00CD11F5">
      <w:pPr>
        <w:pStyle w:val="Heading2"/>
      </w:pPr>
      <w:bookmarkStart w:id="12" w:name="_tyjcwt" w:colFirst="0" w:colLast="0"/>
      <w:bookmarkEnd w:id="12"/>
      <w:r w:rsidRPr="00C02792">
        <w:lastRenderedPageBreak/>
        <w:t>Defining temperature and salinity of the Bering Sea</w:t>
      </w:r>
    </w:p>
    <w:p w14:paraId="0000001F" w14:textId="5A7D9FDB" w:rsidR="00A32E6C" w:rsidRPr="00C02792" w:rsidRDefault="00CD11F5">
      <w:pPr>
        <w:ind w:firstLine="720"/>
      </w:pPr>
      <w:bookmarkStart w:id="13" w:name="_3dy6vkm" w:colFirst="0" w:colLast="0"/>
      <w:bookmarkEnd w:id="13"/>
      <w:r w:rsidRPr="00C02792">
        <w:t xml:space="preserve">We derived T-S values of the Bering Sea from three Regional Ocean Modeling Systems (ROMS) developed by NOAA’s Pacific Marine Environmental Laboratory </w:t>
      </w:r>
      <w:r w:rsidR="00127C43">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PMEL; Hermann et 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127C43">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295FC0">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 Fofonoff, &amp; Carlton, 2015)"},"properties":{"noteIndex":0},"schema":"https://github.com/citation-style-language/schema/raw/master/csl-citation.json"}</w:instrText>
      </w:r>
      <w:r w:rsidR="00127C43">
        <w:fldChar w:fldCharType="separate"/>
      </w:r>
      <w:r w:rsidR="00127C43" w:rsidRPr="00127C43">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lastRenderedPageBreak/>
        <w:t>Analyzing potential for survival and reproduction</w:t>
      </w:r>
    </w:p>
    <w:p w14:paraId="00000022" w14:textId="219AA342" w:rsidR="00A32E6C" w:rsidRPr="000856FF" w:rsidRDefault="00CD11F5" w:rsidP="00880F6E">
      <w:pPr>
        <w:pBdr>
          <w:top w:val="nil"/>
          <w:left w:val="nil"/>
          <w:bottom w:val="nil"/>
          <w:right w:val="nil"/>
          <w:between w:val="nil"/>
        </w:pBdr>
        <w:ind w:firstLine="720"/>
        <w:rPr>
          <w:color w:val="000000"/>
          <w:lang w:val="fr-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4"/>
      <w:r w:rsidR="00880F6E" w:rsidRPr="00C02792">
        <w:rPr>
          <w:color w:val="000000"/>
        </w:rPr>
        <w:t>the following packages</w:t>
      </w:r>
      <w:commentRangeEnd w:id="14"/>
      <w:r w:rsidR="000856FF">
        <w:rPr>
          <w:rStyle w:val="CommentReference"/>
        </w:rPr>
        <w:commentReference w:id="14"/>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 Francois, Henry, &amp; Müller, 2017)"},"properties":{"noteIndex":0},"schema":"https://github.com/citation-style-language/schema/raw/master/csl-citation.json"}</w:instrText>
      </w:r>
      <w:r w:rsidR="000856FF">
        <w:rPr>
          <w:color w:val="000000"/>
        </w:rPr>
        <w:fldChar w:fldCharType="separate"/>
      </w:r>
      <w:r w:rsidR="000856FF" w:rsidRPr="000856FF">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 Keitt, &amp; Rowlingson, 2018)"},"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fr-CA"/>
        </w:rPr>
        <w:t>(R. Bivand &amp; Rundel, 2017)</w:t>
      </w:r>
      <w:r w:rsidR="000856FF">
        <w:rPr>
          <w:color w:val="000000"/>
          <w:lang w:val="fr-CA"/>
        </w:rPr>
        <w:fldChar w:fldCharType="end"/>
      </w:r>
      <w:r w:rsidR="00880F6E" w:rsidRPr="000856FF">
        <w:rPr>
          <w:color w:val="000000"/>
          <w:lang w:val="fr-CA"/>
        </w:rPr>
        <w:t xml:space="preserve">, </w:t>
      </w:r>
      <w:proofErr w:type="spellStart"/>
      <w:r w:rsidR="00880F6E" w:rsidRPr="000856FF">
        <w:rPr>
          <w:color w:val="000000"/>
          <w:lang w:val="fr-CA"/>
        </w:rPr>
        <w:t>sp</w:t>
      </w:r>
      <w:proofErr w:type="spellEnd"/>
      <w:r w:rsidR="000856FF">
        <w:rPr>
          <w:color w:val="000000"/>
          <w:lang w:val="fr-CA"/>
        </w:rPr>
        <w:t xml:space="preserve"> </w:t>
      </w:r>
      <w:r w:rsidR="000856FF">
        <w:rPr>
          <w:color w:val="000000"/>
          <w:lang w:val="fr-CA"/>
        </w:rPr>
        <w:fldChar w:fldCharType="begin" w:fldLock="1"/>
      </w:r>
      <w:r w:rsidR="000856FF">
        <w:rPr>
          <w:color w:val="000000"/>
          <w:lang w:val="fr-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 Pebesma, &amp; Gomez-Rubio, 2013; Pebesma &amp; Bivand, 2005)"},"properties":{"noteIndex":0},"schema":"https://github.com/citation-style-language/schema/raw/master/csl-citation.json"}</w:instrText>
      </w:r>
      <w:r w:rsidR="000856FF">
        <w:rPr>
          <w:color w:val="000000"/>
          <w:lang w:val="fr-CA"/>
        </w:rPr>
        <w:fldChar w:fldCharType="separate"/>
      </w:r>
      <w:r w:rsidR="000856FF" w:rsidRPr="000856FF">
        <w:rPr>
          <w:noProof/>
          <w:color w:val="000000"/>
          <w:lang w:val="fr-CA"/>
        </w:rPr>
        <w:t>(R. S. Bivand, Pebesma, &amp; Gomez-Rubio, 2013; Pebesma &amp; Bivand, 2005)</w:t>
      </w:r>
      <w:r w:rsidR="000856FF">
        <w:rPr>
          <w:color w:val="000000"/>
          <w:lang w:val="fr-CA"/>
        </w:rPr>
        <w:fldChar w:fldCharType="end"/>
      </w:r>
      <w:r w:rsidR="00880F6E" w:rsidRPr="000856FF">
        <w:rPr>
          <w:color w:val="000000"/>
          <w:lang w:val="fr-CA"/>
        </w:rPr>
        <w:t>, viridis</w:t>
      </w:r>
      <w:r w:rsidR="000856FF">
        <w:rPr>
          <w:color w:val="000000"/>
          <w:lang w:val="fr-CA"/>
        </w:rPr>
        <w:t xml:space="preserve"> </w:t>
      </w:r>
      <w:r w:rsidR="000856FF">
        <w:rPr>
          <w:color w:val="000000"/>
          <w:lang w:val="fr-CA"/>
        </w:rPr>
        <w:fldChar w:fldCharType="begin" w:fldLock="1"/>
      </w:r>
      <w:r w:rsidR="000856FF">
        <w:rPr>
          <w:color w:val="000000"/>
          <w:lang w:val="fr-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0856FF">
        <w:rPr>
          <w:noProof/>
          <w:color w:val="000000"/>
          <w:lang w:val="fr-CA"/>
        </w:rPr>
        <w:t>(Garnier, 2016)</w:t>
      </w:r>
      <w:r w:rsidR="000856FF">
        <w:rPr>
          <w:color w:val="000000"/>
          <w:lang w:val="fr-CA"/>
        </w:rPr>
        <w:fldChar w:fldCharType="end"/>
      </w:r>
      <w:r w:rsidR="00880F6E" w:rsidRPr="000856FF">
        <w:rPr>
          <w:color w:val="000000"/>
          <w:lang w:val="fr-CA"/>
        </w:rPr>
        <w:t>.</w:t>
      </w:r>
      <w:r w:rsidRPr="000856FF">
        <w:rPr>
          <w:lang w:val="fr-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 xml:space="preserve">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w:t>
      </w:r>
      <w:r w:rsidR="00CD11F5" w:rsidRPr="00AD59BC">
        <w:rPr>
          <w:color w:val="000000"/>
        </w:rPr>
        <w:lastRenderedPageBreak/>
        <w:t>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5" w:name="_1t3h5sf" w:colFirst="0" w:colLast="0"/>
      <w:bookmarkEnd w:id="15"/>
      <w:r w:rsidRPr="00C02792">
        <w:t>Vessel traffic</w:t>
      </w:r>
    </w:p>
    <w:p w14:paraId="00000028" w14:textId="698B8ECA" w:rsidR="00A32E6C" w:rsidRPr="00C02792" w:rsidRDefault="00CD11F5">
      <w:pPr>
        <w:ind w:firstLine="720"/>
      </w:pPr>
      <w:r w:rsidRPr="00C02792">
        <w:t xml:space="preserve">We analyzed current vessel traffic and ballast water discharge in the Bering Sea using two datasets: th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445BA7">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 Gu, Eils, Schlesner, &amp; Brors, 2014)"},"properties":{"noteIndex":0},"schema":"https://github.com/citation-style-language/schema/raw/master/csl-citation.json"}</w:instrText>
      </w:r>
      <w:r w:rsidR="00445BA7">
        <w:fldChar w:fldCharType="separate"/>
      </w:r>
      <w:r w:rsidR="00445BA7" w:rsidRPr="00445BA7">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248724B8"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B615AF">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F479A2" w:rsidRPr="00F479A2">
        <w:rPr>
          <w:noProof/>
        </w:rPr>
        <w:t>(D. E. Verna &amp; Harris, 2016)</w:t>
      </w:r>
      <w:r w:rsidR="00445BA7">
        <w:fldChar w:fldCharType="end"/>
      </w:r>
      <w:r w:rsidRPr="00C02792">
        <w:t xml:space="preserve">, we only considered the three most recent, complete years (2014-2016). We queried Ship Arrival Records and Ballast Tank Records </w:t>
      </w:r>
      <w:r w:rsidRPr="00C02792">
        <w:lastRenderedPageBreak/>
        <w:t xml:space="preserve">from the NBIC data portal for any vessel arriving in Alaska from 01 January 2014 - 31 December 2016. Ports in Alaska were binned into one of the following regions: Arctic, Bering Sea / Aleutian Islands (BSAI), Gulf of Alaska (GOA), </w:t>
      </w:r>
      <w:r w:rsidRPr="00C02792">
        <w:rPr>
          <w:color w:val="000000"/>
        </w:rPr>
        <w:t>or Southeast Alaska (SEAK). Source 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pollock,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lastRenderedPageBreak/>
        <w:t xml:space="preserve">Results </w:t>
      </w:r>
    </w:p>
    <w:p w14:paraId="0000002C" w14:textId="116C7B09"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A1D7F">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Minimum survival temperatures for the 42 NIS assessed ranged from -2°C to +10°C </w:t>
      </w:r>
      <w:r w:rsidRPr="00E711A0">
        <w:t>(</w:t>
      </w:r>
      <w:r w:rsidR="00FD1719">
        <w:t xml:space="preserve">see </w:t>
      </w:r>
      <w:r w:rsidR="00E711A0" w:rsidRPr="00E711A0">
        <w:t>Supplementary Material</w:t>
      </w:r>
      <w:r w:rsidR="00FD1719">
        <w:t xml:space="preserve"> for taxa-specific thresholds</w:t>
      </w:r>
      <w:r w:rsidRPr="00E711A0">
        <w:t>)</w:t>
      </w:r>
      <w:r w:rsidRPr="00C02792">
        <w:rPr>
          <w:rFonts w:eastAsia="Gungsuh"/>
        </w:rPr>
        <w:t>. Nineteen taxa had estimated minimum survival thresholds below 0°C, while 13 taxa had minimum survival thresholds ≥1°C.</w:t>
      </w:r>
    </w:p>
    <w:p w14:paraId="0000002D" w14:textId="77777777" w:rsidR="00A32E6C" w:rsidRPr="00C02792" w:rsidRDefault="00CD11F5">
      <w:pPr>
        <w:pStyle w:val="Heading2"/>
        <w:rPr>
          <w:highlight w:val="white"/>
        </w:rPr>
      </w:pPr>
      <w:r w:rsidRPr="00C02792">
        <w:rPr>
          <w:highlight w:val="white"/>
        </w:rPr>
        <w:t>Year-round Survival</w:t>
      </w:r>
    </w:p>
    <w:p w14:paraId="0000002E" w14:textId="4A0A0B6F" w:rsidR="00A32E6C" w:rsidRPr="00C02792" w:rsidRDefault="00CD11F5">
      <w:pPr>
        <w:ind w:firstLine="720"/>
      </w:pPr>
      <w:r w:rsidRPr="00C02792">
        <w:t xml:space="preserve">For the recent (2003-2012) study period, all models predicted that suitable conditions existed for a median of 10 NIS per pixel. The maximum number of taxa with suitable conditions varied by </w:t>
      </w:r>
      <w:r w:rsidRPr="00E711A0">
        <w:t>model (</w:t>
      </w:r>
      <w:commentRangeStart w:id="16"/>
      <w:r w:rsidR="00E711A0" w:rsidRPr="00E711A0">
        <w:t xml:space="preserve">see </w:t>
      </w:r>
      <w:r w:rsidRPr="00E711A0">
        <w:t xml:space="preserve">Supplementary </w:t>
      </w:r>
      <w:r w:rsidR="00E711A0" w:rsidRPr="00E711A0">
        <w:t>Material</w:t>
      </w:r>
      <w:commentRangeEnd w:id="16"/>
      <w:r w:rsidR="00E711A0">
        <w:t xml:space="preserve"> for </w:t>
      </w:r>
      <w:r w:rsidR="00FD1719">
        <w:t>single-model predictions</w:t>
      </w:r>
      <w:r w:rsidR="00E711A0">
        <w:rPr>
          <w:rStyle w:val="CommentReference"/>
        </w:rPr>
        <w:commentReference w:id="16"/>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orthern Gulf of Anadyr (≥65.0°N). The ECHO-G and CGCM3-t47 also predicted a continuous area without any suitable conditions along the coastline of the Yukon-Kuskokwim Delta from Norton Sound south to Kuskokwim Bay</w:t>
      </w:r>
      <w:r w:rsidRPr="00C02792">
        <w:t xml:space="preserve">. </w:t>
      </w:r>
    </w:p>
    <w:p w14:paraId="0EE72836" w14:textId="439925C1" w:rsidR="00190E44" w:rsidRDefault="00CD11F5">
      <w:pPr>
        <w:ind w:firstLine="720"/>
      </w:pPr>
      <w:r w:rsidRPr="00C02792">
        <w:lastRenderedPageBreak/>
        <w:t xml:space="preserve">Under mid-century (2030-2039) conditions, the CGCM3-t47 and the MIROC3.2 models predicted that the Bering Sea would become more suitable for NIS survival, both in terms of NIS 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he maximum number of taxa with suitable conditions increased by one for both the 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Pr="00C02792"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 xml:space="preserve">survival </w:t>
      </w:r>
      <w:commentRangeStart w:id="17"/>
      <w:r w:rsidRPr="004B009F">
        <w:t>(Figure 3)</w:t>
      </w:r>
      <w:commentRangeEnd w:id="17"/>
      <w:r w:rsidR="004B009F">
        <w:rPr>
          <w:rStyle w:val="CommentReference"/>
        </w:rPr>
        <w:commentReference w:id="17"/>
      </w:r>
      <w:r w:rsidRPr="004B009F">
        <w:t>. In the second third of the year (weeks 17 to 34), conditions rapidly became suitable for all or nearly all NIS. The number of NIS that could survive gradually declined in the last third of the year (Figure 3).</w:t>
      </w:r>
      <w:r w:rsidRPr="00C02792">
        <w:t xml:space="preserve"> </w:t>
      </w:r>
    </w:p>
    <w:p w14:paraId="00000032" w14:textId="77777777" w:rsidR="00A32E6C" w:rsidRPr="00C02792" w:rsidRDefault="00CD11F5">
      <w:pPr>
        <w:ind w:firstLine="720"/>
      </w:pPr>
      <w:r w:rsidRPr="00C02792">
        <w:t xml:space="preserve">This pattern was similar under both recent and mid-century study periods, though mid-century conditions predict a lengthening of the highly suitable, species-rich summer season. The </w:t>
      </w:r>
      <w:r w:rsidRPr="00C02792">
        <w:lastRenderedPageBreak/>
        <w:t>number of consecutive weeks that can support additional taxa increased from a minimum of 11 to 14 weeks. This period of increasing suitability began at the end of April (week 17) and 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eek 39), for a total of 14 weeks. In the case of the ECHO-G model, this period of time began two weeks earlier (week 27) but ended at the same time (week 36), and consequently increased in length from eight to 10 weeks. Lastly, the CGCM3-t47 model predicted that suitable </w:t>
      </w:r>
      <w:r w:rsidRPr="00C02792">
        <w:lastRenderedPageBreak/>
        <w:t xml:space="preserve">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t>Reproduction and establishment</w:t>
      </w:r>
    </w:p>
    <w:p w14:paraId="00000035" w14:textId="615C28C3" w:rsidR="00A32E6C" w:rsidRPr="00C02792" w:rsidRDefault="00CD11F5">
      <w:pPr>
        <w:ind w:firstLine="720"/>
      </w:pPr>
      <w:r w:rsidRPr="00C02792">
        <w:t xml:space="preserve">Through our literature search, we identified reproductive temperature and salinity thresholds for 29 NIS. Areas that were highly suitable for NIS reproduction were in the southern Bering Sea, as well as further north along coastlines of the southern Seward Peninsula and in Norton Sound (64°N; </w:t>
      </w:r>
      <w:commentRangeStart w:id="18"/>
      <w:r w:rsidR="004B009F">
        <w:t>see Supplementary material</w:t>
      </w:r>
      <w:commentRangeEnd w:id="18"/>
      <w:r w:rsidR="004B009F">
        <w:rPr>
          <w:rStyle w:val="CommentReference"/>
        </w:rPr>
        <w:commentReference w:id="18"/>
      </w:r>
      <w:r w:rsidRPr="00C02792">
        <w:t xml:space="preserve">). </w:t>
      </w:r>
    </w:p>
    <w:p w14:paraId="00000036" w14:textId="77777777" w:rsidR="00A32E6C" w:rsidRPr="00C02792" w:rsidRDefault="00CD11F5">
      <w:pPr>
        <w:ind w:firstLine="720"/>
      </w:pPr>
      <w:r w:rsidRPr="00C02792">
        <w:t xml:space="preserve">Models varied with respect to the median and </w:t>
      </w:r>
      <w:commentRangeStart w:id="19"/>
      <w:r w:rsidRPr="00C02792">
        <w:t xml:space="preserve">maximum number of taxa </w:t>
      </w:r>
      <w:commentRangeEnd w:id="19"/>
      <w:r w:rsidRPr="00C02792">
        <w:commentReference w:id="19"/>
      </w:r>
      <w:r w:rsidRPr="00C02792">
        <w:t xml:space="preserve">per pixel that were predicted to have at least one week of suitable reproductive conditions. For the recent study period, when averaged across the 10 years, the CGCM3-t47 model predicted a median of 5.2 taxa per pixel and a maximum of 13.1. The ECHO-G model predicted a median of 3.8 taxa per pixel and a maximum of 13.7. Finally, MIROC3.2 predicted a median of 2.8 taxa per pixel and a maximum of 13.3. For the mid-century study period, the CGCM3-t47 and MIROC3.2 models predicted an increase in both the median and maximum number of taxa with suitable reproductive conditions. The CGCM3-t47 model predicted that the median would increase to 6.7 taxa per pixel and the maximum would increase to 13.8, while the MIROC3.2 model predicted the median would increase to 3.7 taxa per pixel and the maximum to 16.2. The ECHO-G model also predicted the median would increase to 3.8 taxa per pixel. However, the maximum number of taxa decreased to 12.5. </w:t>
      </w:r>
    </w:p>
    <w:p w14:paraId="00000037" w14:textId="77777777" w:rsidR="00A32E6C" w:rsidRPr="00C02792" w:rsidRDefault="00CD11F5">
      <w:pPr>
        <w:ind w:firstLine="720"/>
      </w:pPr>
      <w:r w:rsidRPr="00C02792">
        <w:t>Suitable conditions were completely absent for five NIS under the recent study period. Two of these NIS, the American shad</w:t>
      </w:r>
      <w:r w:rsidRPr="00C02792">
        <w:rPr>
          <w:i/>
        </w:rPr>
        <w:t xml:space="preserve"> </w:t>
      </w:r>
      <w:r w:rsidRPr="00C02792">
        <w:t>and</w:t>
      </w:r>
      <w:r w:rsidRPr="00C02792">
        <w:rPr>
          <w:i/>
        </w:rPr>
        <w:t xml:space="preserve"> </w:t>
      </w:r>
      <w:r w:rsidRPr="00C02792">
        <w:t xml:space="preserve">the </w:t>
      </w:r>
      <w:commentRangeStart w:id="20"/>
      <w:commentRangeStart w:id="21"/>
      <w:commentRangeStart w:id="22"/>
      <w:commentRangeStart w:id="23"/>
      <w:r w:rsidRPr="00C02792">
        <w:t>Atlantic salmon</w:t>
      </w:r>
      <w:commentRangeEnd w:id="20"/>
      <w:r w:rsidRPr="00C02792">
        <w:commentReference w:id="20"/>
      </w:r>
      <w:commentRangeEnd w:id="21"/>
      <w:r w:rsidRPr="00C02792">
        <w:commentReference w:id="21"/>
      </w:r>
      <w:commentRangeEnd w:id="22"/>
      <w:r w:rsidRPr="00C02792">
        <w:commentReference w:id="22"/>
      </w:r>
      <w:commentRangeEnd w:id="23"/>
      <w:r w:rsidRPr="00C02792">
        <w:commentReference w:id="23"/>
      </w:r>
      <w:r w:rsidRPr="00C02792">
        <w:t>, required fresh or brackish water for reproduction (i.e. salinities &lt;30 ppt). The remaining three NIS, the Pacific oyster (</w:t>
      </w:r>
      <w:proofErr w:type="spellStart"/>
      <w:r w:rsidRPr="00C02792">
        <w:rPr>
          <w:i/>
        </w:rPr>
        <w:t>Crassostrea</w:t>
      </w:r>
      <w:proofErr w:type="spellEnd"/>
      <w:r w:rsidRPr="00C02792">
        <w:rPr>
          <w:i/>
        </w:rPr>
        <w:t xml:space="preserve"> </w:t>
      </w:r>
      <w:proofErr w:type="spellStart"/>
      <w:r w:rsidRPr="00C02792">
        <w:rPr>
          <w:i/>
        </w:rPr>
        <w:t>gigas</w:t>
      </w:r>
      <w:proofErr w:type="spellEnd"/>
      <w:r w:rsidRPr="00C02792">
        <w:t xml:space="preserve"> Thunberg, 1793), </w:t>
      </w:r>
      <w:proofErr w:type="spellStart"/>
      <w:r w:rsidRPr="00C02792">
        <w:rPr>
          <w:i/>
        </w:rPr>
        <w:t>Hediste</w:t>
      </w:r>
      <w:proofErr w:type="spellEnd"/>
      <w:r w:rsidRPr="00C02792">
        <w:rPr>
          <w:i/>
        </w:rPr>
        <w:t xml:space="preserve"> </w:t>
      </w:r>
      <w:proofErr w:type="spellStart"/>
      <w:r w:rsidRPr="00C02792">
        <w:rPr>
          <w:i/>
        </w:rPr>
        <w:t>diadroma</w:t>
      </w:r>
      <w:proofErr w:type="spellEnd"/>
      <w:r w:rsidRPr="00C02792">
        <w:t xml:space="preserve"> (Sato and Nakashima 2003), and the </w:t>
      </w:r>
      <w:r w:rsidRPr="00C02792">
        <w:lastRenderedPageBreak/>
        <w:t>Japanese littleneck (</w:t>
      </w:r>
      <w:proofErr w:type="spellStart"/>
      <w:r w:rsidRPr="00C02792">
        <w:rPr>
          <w:i/>
        </w:rPr>
        <w:t>Venerupis</w:t>
      </w:r>
      <w:proofErr w:type="spellEnd"/>
      <w:r w:rsidRPr="00C02792">
        <w:rPr>
          <w:i/>
        </w:rPr>
        <w:t xml:space="preserve"> </w:t>
      </w:r>
      <w:proofErr w:type="spellStart"/>
      <w:r w:rsidRPr="00C02792">
        <w:rPr>
          <w:i/>
        </w:rPr>
        <w:t>philippinarum</w:t>
      </w:r>
      <w:proofErr w:type="spellEnd"/>
      <w:r w:rsidRPr="00C02792">
        <w:rPr>
          <w:rFonts w:eastAsia="Gungsuh"/>
        </w:rPr>
        <w:t xml:space="preserve"> A. Adams and Reeve, 1850), required minimum temperatures of ≥16°C for reproduction or development, which was outside the range of temperatures predicted for any model-year combination. In contrast, taxa with minimum reproductive temperatures of 4°C and salinity requirements &gt;30ppt were predicted to have nearly year-round suitable conditions every year. For the mid-century study period, all models predicted that the American shad, the Atlantic </w:t>
      </w:r>
      <w:r w:rsidRPr="00C02792">
        <w:t xml:space="preserve">salmon, and </w:t>
      </w:r>
      <w:r w:rsidRPr="00C02792">
        <w:rPr>
          <w:i/>
        </w:rPr>
        <w:t xml:space="preserve">H. </w:t>
      </w:r>
      <w:proofErr w:type="spellStart"/>
      <w:r w:rsidRPr="00C02792">
        <w:rPr>
          <w:i/>
        </w:rPr>
        <w:t>diadroma</w:t>
      </w:r>
      <w:proofErr w:type="spellEnd"/>
      <w:r w:rsidRPr="00C02792">
        <w:rPr>
          <w:i/>
        </w:rPr>
        <w:t xml:space="preserve"> </w:t>
      </w:r>
      <w:r w:rsidRPr="00C02792">
        <w:t>would remain without suitable reproductive conditions. The CGCM3-t47 and MIROC3.2 models predicted that the Pacific oyster</w:t>
      </w:r>
      <w:r w:rsidRPr="00C02792">
        <w:rPr>
          <w:i/>
        </w:rPr>
        <w:t xml:space="preserve"> </w:t>
      </w:r>
      <w:r w:rsidRPr="00C02792">
        <w:t>would have very limited reproductive conditions, averaging less than one week per year over the 10-year study period. The MIROC3.2 also predicted very limited suitability for the Japanese littleneck, with reproduction predicted for only one week and for only one year out of ten.</w:t>
      </w:r>
    </w:p>
    <w:p w14:paraId="00000038" w14:textId="77777777" w:rsidR="00A32E6C" w:rsidRPr="00C02792" w:rsidRDefault="00CD11F5">
      <w:pPr>
        <w:pStyle w:val="Heading2"/>
        <w:rPr>
          <w:highlight w:val="white"/>
        </w:rPr>
      </w:pPr>
      <w:r w:rsidRPr="00C02792">
        <w:rPr>
          <w:highlight w:val="white"/>
        </w:rPr>
        <w:t>Vessel traffic</w:t>
      </w:r>
    </w:p>
    <w:p w14:paraId="00000039" w14:textId="30659BAA" w:rsidR="00A32E6C" w:rsidRPr="00C02792"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114), Other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Dutch Harbor received the greatest amount of traffic for both NBIC and VMS reported boats </w:t>
      </w:r>
      <w:commentRangeStart w:id="24"/>
      <w:r w:rsidRPr="00C02792">
        <w:rPr>
          <w:highlight w:val="white"/>
        </w:rPr>
        <w:t>(</w:t>
      </w:r>
      <w:r w:rsidRPr="00C02792">
        <w:rPr>
          <w:highlight w:val="yellow"/>
        </w:rPr>
        <w:t>Figure 5</w:t>
      </w:r>
      <w:r w:rsidRPr="00C02792">
        <w:rPr>
          <w:highlight w:val="white"/>
        </w:rPr>
        <w:t>)</w:t>
      </w:r>
      <w:commentRangeEnd w:id="24"/>
      <w:r w:rsidR="004B009F">
        <w:rPr>
          <w:rStyle w:val="CommentReference"/>
        </w:rPr>
        <w:commentReference w:id="24"/>
      </w:r>
      <w:r w:rsidRPr="00C02792">
        <w:rPr>
          <w:highlight w:val="white"/>
        </w:rPr>
        <w:t xml:space="preserve">. 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ith respect to ballast water discharge, the majority of reported discharge occurred in Dutch Harbor, with Nome having the second largest discharge </w:t>
      </w:r>
      <w:r w:rsidRPr="004B009F">
        <w:t xml:space="preserve">volume </w:t>
      </w:r>
      <w:commentRangeStart w:id="25"/>
      <w:r w:rsidRPr="004B009F">
        <w:t>(</w:t>
      </w:r>
      <w:r w:rsidR="004B009F" w:rsidRPr="004B009F">
        <w:t xml:space="preserve">see </w:t>
      </w:r>
      <w:r w:rsidRPr="004B009F">
        <w:t xml:space="preserve">Supplementary </w:t>
      </w:r>
      <w:r w:rsidR="004B009F" w:rsidRPr="004B009F">
        <w:t>material for associated figure</w:t>
      </w:r>
      <w:r w:rsidRPr="004B009F">
        <w:t xml:space="preserve">). </w:t>
      </w:r>
      <w:commentRangeEnd w:id="25"/>
      <w:r w:rsidR="004B009F">
        <w:rPr>
          <w:rStyle w:val="CommentReference"/>
        </w:rPr>
        <w:commentReference w:id="25"/>
      </w:r>
    </w:p>
    <w:p w14:paraId="0000003A" w14:textId="58166047" w:rsidR="00A32E6C" w:rsidRPr="00C02792" w:rsidRDefault="00CD11F5">
      <w:pPr>
        <w:ind w:firstLine="720"/>
        <w:rPr>
          <w:highlight w:val="white"/>
        </w:rPr>
      </w:pPr>
      <w:r w:rsidRPr="00C02792">
        <w:rPr>
          <w:highlight w:val="white"/>
        </w:rPr>
        <w:lastRenderedPageBreak/>
        <w:t xml:space="preserve">Arrivals originating from outside of Alaska accounted for 83.3% of NBIC records </w:t>
      </w:r>
      <w:commentRangeStart w:id="26"/>
      <w:r w:rsidRPr="00C02792">
        <w:rPr>
          <w:highlight w:val="white"/>
        </w:rPr>
        <w:t>(</w:t>
      </w:r>
      <w:r w:rsidRPr="00C02792">
        <w:rPr>
          <w:highlight w:val="yellow"/>
        </w:rPr>
        <w:t>Figure 5a</w:t>
      </w:r>
      <w:r w:rsidRPr="00C02792">
        <w:rPr>
          <w:highlight w:val="white"/>
        </w:rPr>
        <w:t xml:space="preserve">). </w:t>
      </w:r>
      <w:commentRangeEnd w:id="26"/>
      <w:r w:rsidR="004B009F">
        <w:rPr>
          <w:rStyle w:val="CommentReference"/>
        </w:rPr>
        <w:commentReference w:id="26"/>
      </w:r>
      <w:r w:rsidRPr="00C02792">
        <w:rPr>
          <w:highlight w:val="white"/>
        </w:rPr>
        <w:t>California (</w:t>
      </w:r>
      <w:r w:rsidRPr="00C02792">
        <w:rPr>
          <w:i/>
          <w:highlight w:val="white"/>
        </w:rPr>
        <w:t xml:space="preserve">N </w:t>
      </w:r>
      <w:r w:rsidRPr="00C02792">
        <w:rPr>
          <w:highlight w:val="white"/>
        </w:rPr>
        <w:t>= 175), Washington (</w:t>
      </w:r>
      <w:r w:rsidRPr="00C02792">
        <w:rPr>
          <w:i/>
          <w:highlight w:val="white"/>
        </w:rPr>
        <w:t xml:space="preserve">N </w:t>
      </w:r>
      <w:r w:rsidRPr="00C02792">
        <w:rPr>
          <w:highlight w:val="white"/>
        </w:rPr>
        <w:t>= 142), and South Korea (</w:t>
      </w:r>
      <w:r w:rsidRPr="00C02792">
        <w:rPr>
          <w:i/>
          <w:highlight w:val="white"/>
        </w:rPr>
        <w:t xml:space="preserve">N </w:t>
      </w:r>
      <w:r w:rsidRPr="00C02792">
        <w:rPr>
          <w:highlight w:val="white"/>
        </w:rPr>
        <w:t>= 127) accounted for greater portions of vessel traffic into the Bering Sea than the more proximate Gulf of Alaska ports (</w:t>
      </w:r>
      <w:r w:rsidRPr="00C02792">
        <w:rPr>
          <w:i/>
          <w:highlight w:val="white"/>
        </w:rPr>
        <w:t xml:space="preserve">N </w:t>
      </w:r>
      <w:r w:rsidRPr="00C02792">
        <w:rPr>
          <w:highlight w:val="white"/>
        </w:rPr>
        <w:t>= 120). However, from VMS data, which predominantly includes smaller fishing vessels that do not report to the NBIC, an overwhelming majority of trips originated from Gulf of Alaska ports (</w:t>
      </w:r>
      <w:r w:rsidRPr="00C02792">
        <w:rPr>
          <w:i/>
          <w:highlight w:val="white"/>
        </w:rPr>
        <w:t xml:space="preserve">N </w:t>
      </w:r>
      <w:r w:rsidRPr="00C02792">
        <w:rPr>
          <w:highlight w:val="white"/>
        </w:rPr>
        <w:t xml:space="preserve">= 657; </w:t>
      </w:r>
      <w:commentRangeStart w:id="27"/>
      <w:r w:rsidRPr="00C02792">
        <w:rPr>
          <w:highlight w:val="yellow"/>
        </w:rPr>
        <w:t>Figure 5b</w:t>
      </w:r>
      <w:r w:rsidRPr="00C02792">
        <w:rPr>
          <w:highlight w:val="white"/>
        </w:rPr>
        <w:t>)</w:t>
      </w:r>
      <w:commentRangeEnd w:id="27"/>
      <w:r w:rsidR="004B009F">
        <w:rPr>
          <w:rStyle w:val="CommentReference"/>
        </w:rPr>
        <w:commentReference w:id="27"/>
      </w:r>
      <w:r w:rsidRPr="00C02792">
        <w:rPr>
          <w:highlight w:val="white"/>
        </w:rPr>
        <w:t xml:space="preserve">. While ports in the eastern Pacific Ocean accounted for more trips, most ballast water released in the Bering Sea originated from Asian ports. South Korea and China each accounted for an order of magnitude more ballast water (18,728 and 17,453 </w:t>
      </w:r>
      <w:proofErr w:type="spellStart"/>
      <w:r w:rsidRPr="00C02792">
        <w:rPr>
          <w:highlight w:val="white"/>
        </w:rPr>
        <w:t>mt</w:t>
      </w:r>
      <w:proofErr w:type="spellEnd"/>
      <w:r w:rsidRPr="00C02792">
        <w:rPr>
          <w:highlight w:val="white"/>
        </w:rPr>
        <w:t xml:space="preserve">, respectively) than the next greatest sources, Japan (7,183 </w:t>
      </w:r>
      <w:proofErr w:type="spellStart"/>
      <w:r w:rsidRPr="00C02792">
        <w:rPr>
          <w:highlight w:val="white"/>
        </w:rPr>
        <w:t>mt</w:t>
      </w:r>
      <w:proofErr w:type="spellEnd"/>
      <w:r w:rsidRPr="00C02792">
        <w:rPr>
          <w:highlight w:val="white"/>
        </w:rPr>
        <w:t xml:space="preserve">), Canada (6,912 </w:t>
      </w:r>
      <w:proofErr w:type="spellStart"/>
      <w:r w:rsidRPr="00C02792">
        <w:rPr>
          <w:highlight w:val="white"/>
        </w:rPr>
        <w:t>mt</w:t>
      </w:r>
      <w:proofErr w:type="spellEnd"/>
      <w:r w:rsidRPr="00C02792">
        <w:rPr>
          <w:highlight w:val="white"/>
        </w:rPr>
        <w:t xml:space="preserve">), and Washington (3,852 </w:t>
      </w:r>
      <w:proofErr w:type="spellStart"/>
      <w:r w:rsidRPr="00C02792">
        <w:rPr>
          <w:highlight w:val="white"/>
        </w:rPr>
        <w:t>mt</w:t>
      </w:r>
      <w:proofErr w:type="spellEnd"/>
      <w:r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77777777" w:rsidR="00A32E6C" w:rsidRPr="00C02792" w:rsidRDefault="00CD11F5">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Of the 42 taxa assessed, </w:t>
      </w:r>
      <w:commentRangeStart w:id="28"/>
      <w:r w:rsidRPr="00C02792">
        <w:t>34</w:t>
      </w:r>
      <w:commentRangeEnd w:id="28"/>
      <w:r w:rsidRPr="00C02792">
        <w:commentReference w:id="28"/>
      </w:r>
      <w:r w:rsidRPr="00C02792">
        <w:t xml:space="preserve"> had year-round suitable survival </w:t>
      </w:r>
      <w:r w:rsidRPr="00C02792">
        <w:lastRenderedPageBreak/>
        <w:t>conditions, and the remaining had suitable conditions for at least six weeks during summer (early July to mid-August). In addition, conditions in the Bering Sea were predicted to be suitable for the reproduction and growth of</w:t>
      </w:r>
      <w:commentRangeStart w:id="29"/>
      <w:r w:rsidRPr="00C02792">
        <w:t xml:space="preserve"> </w:t>
      </w:r>
      <w:commentRangeStart w:id="30"/>
      <w:r w:rsidRPr="00C02792">
        <w:rPr>
          <w:highlight w:val="yellow"/>
        </w:rPr>
        <w:t>24</w:t>
      </w:r>
      <w:commentRangeEnd w:id="30"/>
      <w:r w:rsidRPr="00C02792">
        <w:commentReference w:id="30"/>
      </w:r>
      <w:r w:rsidRPr="00C02792">
        <w:t xml:space="preserve"> of 29 taxa </w:t>
      </w:r>
      <w:r w:rsidRPr="00C02792">
        <w:rPr>
          <w:highlight w:val="yellow"/>
        </w:rPr>
        <w:t>(69%)</w:t>
      </w:r>
      <w:commentRangeEnd w:id="29"/>
      <w:r w:rsidRPr="00C02792">
        <w:commentReference w:id="29"/>
      </w:r>
      <w:r w:rsidRPr="00C02792">
        <w:t xml:space="preserve">. The southern Bering Sea, which includes the Aleutian Islands chain, the Pribilof Islands, and the northwestern Alaska Peninsula, was highly suitable for both survival and establishment of NIS. Since the taxa we assessed have all been observed in marine ecoregions close to the Bering Sea, it is conceivable that these species may frequently be transported to the Bering Sea, and given enough opportunity, may survive and establish populations under current Bering Sea conditions. </w:t>
      </w:r>
    </w:p>
    <w:p w14:paraId="0000003E" w14:textId="375CE518"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ED7432">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 Overland, 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Above this “boundary”, all taxa were predicted to have suitable survival conditions in summer</w:t>
      </w:r>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2BD22A94" w:rsidR="00A32E6C" w:rsidRPr="00C02792" w:rsidRDefault="00CD11F5">
      <w:pPr>
        <w:ind w:firstLine="720"/>
      </w:pPr>
      <w:r w:rsidRPr="00C02792">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 xml:space="preserve">predicted in Norton Sound (~64°N) </w:t>
      </w:r>
      <w:commentRangeStart w:id="31"/>
      <w:r w:rsidRPr="00C02792">
        <w:t>(</w:t>
      </w:r>
      <w:r w:rsidRPr="00C02792">
        <w:rPr>
          <w:highlight w:val="yellow"/>
        </w:rPr>
        <w:t>Supplementary Figure 1</w:t>
      </w:r>
      <w:r w:rsidRPr="00C02792">
        <w:rPr>
          <w:rFonts w:eastAsia="Gungsuh"/>
        </w:rPr>
        <w:t>)</w:t>
      </w:r>
      <w:commentRangeEnd w:id="31"/>
      <w:r w:rsidR="000A1D7F">
        <w:rPr>
          <w:rStyle w:val="CommentReference"/>
        </w:rPr>
        <w:commentReference w:id="31"/>
      </w:r>
      <w:r w:rsidRPr="00C02792">
        <w:rPr>
          <w:rFonts w:eastAsia="Gungsuh"/>
        </w:rPr>
        <w:t xml:space="preserve">. Although Norton Sound freezes annually, its shallow waters create a high-latitude hotspot in the summer </w:t>
      </w:r>
      <w:r w:rsidR="000A1D7F">
        <w:rPr>
          <w:rFonts w:eastAsia="Gungsuh"/>
        </w:rPr>
        <w:lastRenderedPageBreak/>
        <w:fldChar w:fldCharType="begin" w:fldLock="1"/>
      </w:r>
      <w:r w:rsidR="000A1D7F">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id":"ITEM-2","issued":{"date-parts":[["2009"]]},"publisher-place":"Seattle, WA","title":"Retrospective analysis of sea surface temperature in the northern Bering and Chukchi seas. NOAA Technical Memorandum OAR PMEL-145","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elsewhere along the eastern Pacific coast, either did not have suitable temperatures or did not have enough time to complete development </w:t>
      </w:r>
      <w:r w:rsidR="000A1D7F">
        <w:fldChar w:fldCharType="begin" w:fldLock="1"/>
      </w:r>
      <w:r w:rsidR="000A1D7F">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 Whitlatch, Dijkstra, &amp; Harris, 2009)"},"properties":{"noteIndex":0},"schema":"https://github.com/citation-style-language/schema/raw/master/csl-citation.json"}</w:instrText>
      </w:r>
      <w:r w:rsidR="000A1D7F">
        <w:fldChar w:fldCharType="separate"/>
      </w:r>
      <w:r w:rsidR="000A1D7F" w:rsidRPr="000A1D7F">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4D6A5AFB"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ED7432">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ED7432">
        <w:rPr>
          <w:rFonts w:ascii="Cambria Math" w:hAnsi="Cambria Math" w:cs="Cambria Math"/>
        </w:rPr>
        <w:instrText>∼</w:instrText>
      </w:r>
      <w:r w:rsidR="00ED7432">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 Overland, et al., 2006; Mueter &amp; Litzow, 2008; P. J. Stabeno, Bond, &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ED7432">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 Eldevik, Smedsrud, &amp; Stroeve, 2018)"},"properties":{"noteIndex":0},"schema":"https://github.com/citation-style-language/schema/raw/master/csl-citation.json"}</w:instrText>
      </w:r>
      <w:r w:rsidR="00ED7432">
        <w:fldChar w:fldCharType="separate"/>
      </w:r>
      <w:r w:rsidR="00ED7432" w:rsidRPr="00ED7432">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w:t>
      </w:r>
      <w:r w:rsidRPr="00C02792">
        <w:lastRenderedPageBreak/>
        <w:t xml:space="preserve">surprising </w:t>
      </w:r>
      <w:r w:rsidR="00ED7432">
        <w:t>that</w:t>
      </w:r>
      <w:r w:rsidRPr="00C02792">
        <w:t xml:space="preserve"> potential NIS habitat expansions would follow similar patterns. </w:t>
      </w:r>
      <w:r w:rsidRPr="00C02792">
        <w:t xml:space="preserve">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Our models also predict increases in the length of the reproductive season as a result of warming 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w:t>
      </w:r>
      <w:r w:rsidR="00D12162">
        <w:t>earlier</w:t>
      </w:r>
      <w:r w:rsidR="00D12162" w:rsidRPr="00C02792">
        <w:t xml:space="preserve"> recruitment </w:t>
      </w:r>
      <w:r w:rsidR="00D12162">
        <w:fldChar w:fldCharType="begin" w:fldLock="1"/>
      </w:r>
      <w:r w:rsidR="00D12162">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 Fried, Osman, &amp; Whitlatch, 2002; Valdizan, Beninger, Decottignies, Chantrel, &amp; Cognie, 2011)"},"properties":{"noteIndex":0},"schema":"https://github.com/citation-style-language/schema/raw/master/csl-citation.json"}</w:instrText>
      </w:r>
      <w:r w:rsidR="00D12162">
        <w:fldChar w:fldCharType="separate"/>
      </w:r>
      <w:r w:rsidR="00D12162" w:rsidRPr="00D12162">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D12162">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 Buschbaum, van Beusekom, &amp; Reise, 2010)"},"properties":{"noteIndex":0},"schema":"https://github.com/citation-style-language/schema/raw/master/csl-citation.json"}</w:instrText>
      </w:r>
      <w:r w:rsidR="00D12162">
        <w:fldChar w:fldCharType="separate"/>
      </w:r>
      <w:r w:rsidR="00D12162" w:rsidRPr="00D12162">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5C2226">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 Westerman, &amp; Harris, 2017; Valdizan et al., 2011)"},"properties":{"noteIndex":0},"schema":"https://github.com/citation-style-language/schema/raw/master/csl-citation.json"}</w:instrText>
      </w:r>
      <w:r w:rsidR="00D12162">
        <w:fldChar w:fldCharType="separate"/>
      </w:r>
      <w:r w:rsidR="005C2226" w:rsidRPr="005C2226">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green crab’s growth 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lastRenderedPageBreak/>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10">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0318FA30"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w:t>
      </w:r>
      <w:r w:rsidRPr="00C02792">
        <w:lastRenderedPageBreak/>
        <w:t xml:space="preserve">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ED7432">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number-of-pages":"123-160","title":"Tipping points, thresholds and the keystone role of physiology in marine climate change research","type":"book","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t>Interactions between vessel traffic and predicted NIS habitat</w:t>
      </w:r>
    </w:p>
    <w:p w14:paraId="00000047" w14:textId="0181AA9E"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F479A2">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 MacIsaac, Bailey, &amp; Krkošek, 2015)"},"properties":{"noteIndex":0},"schema":"https://github.com/citation-style-language/schema/raw/master/csl-citation.json"}</w:instrText>
      </w:r>
      <w:r w:rsidR="00F479A2">
        <w:fldChar w:fldCharType="separate"/>
      </w:r>
      <w:r w:rsidR="00F479A2" w:rsidRPr="00F479A2">
        <w:rPr>
          <w:noProof/>
        </w:rPr>
        <w:t>(Chan, MacIsaac, Bailey, &amp; Krkošek, 2015)</w:t>
      </w:r>
      <w:r w:rsidR="00F479A2">
        <w:fldChar w:fldCharType="end"/>
      </w:r>
      <w:r w:rsidRPr="00C02792">
        <w:t xml:space="preserve">. </w:t>
      </w:r>
    </w:p>
    <w:p w14:paraId="09268470" w14:textId="62F6CDB1" w:rsidR="00B615AF" w:rsidRDefault="00CD11F5">
      <w:pPr>
        <w:ind w:firstLine="720"/>
      </w:pPr>
      <w:r w:rsidRPr="00C02792">
        <w:rPr>
          <w:color w:val="000000"/>
        </w:rPr>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ED7432">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 Harris, Holzer, &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B615AF">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 Inglis, Dey, &amp; Smith, 2009)"},"properties":{"noteIndex":0},"schema":"https://github.com/citation-style-language/schema/raw/master/csl-citation.json"}</w:instrText>
      </w:r>
      <w:r w:rsidR="00B615AF">
        <w:fldChar w:fldCharType="separate"/>
      </w:r>
      <w:r w:rsidR="00B615AF" w:rsidRPr="00B615AF">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w:t>
      </w:r>
      <w:r w:rsidRPr="00C02792">
        <w:rPr>
          <w:color w:val="000000"/>
        </w:rPr>
        <w:lastRenderedPageBreak/>
        <w:t xml:space="preserve">Harbor to introductions </w:t>
      </w:r>
      <w:r w:rsidR="00B615AF">
        <w:rPr>
          <w:color w:val="000000"/>
        </w:rPr>
        <w:t xml:space="preserve">from vessels </w:t>
      </w:r>
      <w:r w:rsidRPr="00C02792">
        <w:rPr>
          <w:color w:val="000000"/>
        </w:rPr>
        <w:t xml:space="preserve">is particularly salient because of </w:t>
      </w:r>
      <w:r w:rsidRPr="00C02792">
        <w:t>its</w:t>
      </w:r>
      <w:r w:rsidRPr="00C02792">
        <w:rPr>
          <w:color w:val="000000"/>
        </w:rPr>
        <w:t xml:space="preserve"> location.</w:t>
      </w:r>
      <w:r w:rsidR="00ED7432">
        <w:rPr>
          <w:color w:val="000000"/>
        </w:rPr>
        <w:t xml:space="preserve"> Dutch Harbor is one of the southernmost ports in the Bering Sea (Figure 1) and</w:t>
      </w:r>
      <w:r w:rsidRPr="00C02792">
        <w:rPr>
          <w:color w:val="000000"/>
        </w:rPr>
        <w:t xml:space="preserve"> is</w:t>
      </w:r>
      <w:r w:rsidR="00ED7432">
        <w:rPr>
          <w:color w:val="000000"/>
        </w:rPr>
        <w:t xml:space="preserve"> within the area that is</w:t>
      </w:r>
      <w:r w:rsidRPr="00C02792">
        <w:rPr>
          <w:color w:val="000000"/>
        </w:rPr>
        <w:t xml:space="preserve"> predicted to have </w:t>
      </w:r>
      <w:r w:rsidR="00ED7432">
        <w:t>highly suitable conditions</w:t>
      </w:r>
      <w:r w:rsidRPr="00C02792">
        <w:t xml:space="preserve"> for NIS</w:t>
      </w:r>
      <w:r w:rsidR="00ED7432">
        <w:t xml:space="preserve"> </w:t>
      </w:r>
      <w:r w:rsidR="00ED7432" w:rsidRPr="00C02792">
        <w:t>survival and establishment</w:t>
      </w:r>
      <w:r w:rsidRPr="00C02792">
        <w:t xml:space="preserve"> </w:t>
      </w:r>
      <w:commentRangeStart w:id="32"/>
      <w:r w:rsidRPr="00C02792">
        <w:rPr>
          <w:highlight w:val="yellow"/>
        </w:rPr>
        <w:t xml:space="preserve">(Figure </w:t>
      </w:r>
      <w:r w:rsidR="00B615AF">
        <w:rPr>
          <w:highlight w:val="yellow"/>
        </w:rPr>
        <w:t>2, Figure 4</w:t>
      </w:r>
      <w:r w:rsidRPr="00C02792">
        <w:rPr>
          <w:highlight w:val="yellow"/>
        </w:rPr>
        <w:t>)</w:t>
      </w:r>
      <w:commentRangeEnd w:id="32"/>
      <w:r w:rsidR="00B615AF">
        <w:rPr>
          <w:rStyle w:val="CommentReference"/>
        </w:rPr>
        <w:commentReference w:id="32"/>
      </w:r>
      <w:r w:rsidRPr="00C02792">
        <w:t>.</w:t>
      </w:r>
    </w:p>
    <w:p w14:paraId="00000048" w14:textId="380BBE5E" w:rsidR="00A32E6C" w:rsidRPr="00C02792" w:rsidRDefault="00CD11F5" w:rsidP="00B615AF">
      <w:pPr>
        <w:ind w:firstLine="720"/>
      </w:pPr>
      <w:r w:rsidRPr="00C02792">
        <w:t xml:space="preserve">Although the northern Bering Sea </w:t>
      </w:r>
      <w:r w:rsidR="00B615AF">
        <w:t>was predicted to have low suitability for NIS</w:t>
      </w:r>
      <w:r w:rsidRPr="00C02792">
        <w:t xml:space="preserve">, </w:t>
      </w:r>
      <w:r w:rsidR="00B615AF">
        <w:t>c</w:t>
      </w:r>
      <w:r w:rsidR="00B615AF" w:rsidRPr="00C02792">
        <w:t xml:space="preserve">ertain areas in the northern Bering Sea, such as the coastlines of Norton Sound, are already predicted to be warm enough to support reproduction and survival </w:t>
      </w:r>
      <w:commentRangeStart w:id="33"/>
      <w:r w:rsidR="00B615AF" w:rsidRPr="00C02792">
        <w:rPr>
          <w:highlight w:val="yellow"/>
        </w:rPr>
        <w:t xml:space="preserve">(Figure </w:t>
      </w:r>
      <w:r w:rsidR="00B615AF">
        <w:rPr>
          <w:highlight w:val="yellow"/>
        </w:rPr>
        <w:t>2, Figure 4</w:t>
      </w:r>
      <w:r w:rsidR="00B615AF" w:rsidRPr="00C02792">
        <w:rPr>
          <w:highlight w:val="yellow"/>
        </w:rPr>
        <w:t>)</w:t>
      </w:r>
      <w:commentRangeEnd w:id="33"/>
      <w:r w:rsidR="00B615AF">
        <w:rPr>
          <w:rStyle w:val="CommentReference"/>
        </w:rPr>
        <w:commentReference w:id="33"/>
      </w:r>
      <w:r w:rsidR="00B615AF">
        <w:t xml:space="preserve">. The northern Bering 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B615AF">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 Worm, Fogarty, Sarmiento, &amp; Levin, 2013)"},"properties":{"noteIndex":0},"schema":"https://github.com/citation-style-language/schema/raw/master/csl-citation.json"}</w:instrText>
      </w:r>
      <w:r w:rsidR="00B615AF">
        <w:fldChar w:fldCharType="separate"/>
      </w:r>
      <w:r w:rsidR="00B615AF" w:rsidRPr="00B615AF">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66069725"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D056AD">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xml:space="preserve">. In the absence of data on propagule pressure, </w:t>
      </w:r>
      <w:r w:rsidRPr="00C02792">
        <w:lastRenderedPageBreak/>
        <w:t>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77777777" w:rsidR="00A32E6C" w:rsidRPr="00C02792" w:rsidRDefault="00CD11F5">
      <w:pPr>
        <w:ind w:firstLine="720"/>
      </w:pPr>
      <w:commentRangeStart w:id="34"/>
      <w:r w:rsidRPr="00C02792">
        <w:t xml:space="preserve">While it has recently been believed that NIS introductions and establishment have been restricted in the Arctic due to cold water temperatures which yield inhospitable environments for many introduced taxa, our results indicate that (1) recent Bering Sea conditions offer potential habitat 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emperatures currently limit the establishment of NIS in the northern Bering Sea, but emphasize the susceptibility of the southeastern Bering Sea, whose relatively warmer water temperatures are suitable for the year-round survival and reproduction for a large number of taxa. The suitable temperature conditions of the southern Bering Sea are especially concerning given the high vessel traffic in the region, notably to and from the port of Dutch Harbor. As declining sea ice cover makes the Arctic an increasingly popular shortcut between the Pacific and Atlantic, we expect the risk of NIS introductions in the region to increase. Given the low number of NIS that currently exist in the region, the Bering Sea can benefit from ongoing monitoring and programs aimed at prevention and early detection. </w:t>
      </w:r>
      <w:commentRangeEnd w:id="34"/>
      <w:r w:rsidRPr="00C02792">
        <w:commentReference w:id="34"/>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w:t>
      </w:r>
      <w:r w:rsidRPr="00C02792">
        <w:lastRenderedPageBreak/>
        <w:t xml:space="preserve">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Karnak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Marcus Geist for his GIS wizarding and Dr. Al Hermann for insightful conversations about the ROMS. Additional thanks goes to Dr. Matthew Carlson and Dr. Michael Carey for valuable feedback on this manuscript.</w:t>
      </w:r>
      <w:r w:rsidRPr="00C02792">
        <w:br w:type="page"/>
      </w:r>
    </w:p>
    <w:p w14:paraId="2749610E" w14:textId="2A506A3B" w:rsidR="00B615AF" w:rsidRDefault="00B615AF" w:rsidP="00B615AF">
      <w:pPr>
        <w:pStyle w:val="Heading1"/>
      </w:pPr>
      <w:r>
        <w:lastRenderedPageBreak/>
        <w:t>References</w:t>
      </w:r>
    </w:p>
    <w:p w14:paraId="4F75EA57" w14:textId="36B181AB" w:rsidR="005C2226" w:rsidRPr="005C2226" w:rsidRDefault="00B615AF" w:rsidP="005C222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bookmarkStart w:id="35" w:name="_GoBack"/>
      <w:bookmarkEnd w:id="35"/>
      <w:r w:rsidR="005C2226" w:rsidRPr="005C2226">
        <w:rPr>
          <w:noProof/>
        </w:rPr>
        <w:t xml:space="preserve">Ashton, G. V., Riedlecker, E. I., &amp; Ruiz, G. M. (2008). First non-native crustacean established in coastal waters of Alaska. </w:t>
      </w:r>
      <w:r w:rsidR="005C2226" w:rsidRPr="005C2226">
        <w:rPr>
          <w:i/>
          <w:iCs/>
          <w:noProof/>
        </w:rPr>
        <w:t>Aquatic Biology</w:t>
      </w:r>
      <w:r w:rsidR="005C2226" w:rsidRPr="005C2226">
        <w:rPr>
          <w:noProof/>
        </w:rPr>
        <w:t xml:space="preserve">, </w:t>
      </w:r>
      <w:r w:rsidR="005C2226" w:rsidRPr="005C2226">
        <w:rPr>
          <w:i/>
          <w:iCs/>
          <w:noProof/>
        </w:rPr>
        <w:t>3</w:t>
      </w:r>
      <w:r w:rsidR="005C2226" w:rsidRPr="005C2226">
        <w:rPr>
          <w:noProof/>
        </w:rPr>
        <w:t>(2), 133–137. doi: 10.3354/ab00070</w:t>
      </w:r>
    </w:p>
    <w:p w14:paraId="79ABE9C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arbeaux, S. J., &amp; Hollowed, A. B. (2018). Ontogeny matters: Climate variability and effects on fish distribution in the eastern Bering Sea. </w:t>
      </w:r>
      <w:r w:rsidRPr="005C2226">
        <w:rPr>
          <w:i/>
          <w:iCs/>
          <w:noProof/>
        </w:rPr>
        <w:t>Fisheries Oceanography</w:t>
      </w:r>
      <w:r w:rsidRPr="005C2226">
        <w:rPr>
          <w:noProof/>
        </w:rPr>
        <w:t xml:space="preserve">, </w:t>
      </w:r>
      <w:r w:rsidRPr="005C2226">
        <w:rPr>
          <w:i/>
          <w:iCs/>
          <w:noProof/>
        </w:rPr>
        <w:t>27</w:t>
      </w:r>
      <w:r w:rsidRPr="005C2226">
        <w:rPr>
          <w:noProof/>
        </w:rPr>
        <w:t>(1), 1–15. doi: 10.1111/fog.12229</w:t>
      </w:r>
    </w:p>
    <w:p w14:paraId="5334D09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Keitt, T., &amp; Rowlingson, R. (2018). </w:t>
      </w:r>
      <w:r w:rsidRPr="005C2226">
        <w:rPr>
          <w:i/>
          <w:iCs/>
          <w:noProof/>
        </w:rPr>
        <w:t>rgdal: Bindings for the “geospatial” data abstraction library. R package version 1.2-20</w:t>
      </w:r>
      <w:r w:rsidRPr="005C2226">
        <w:rPr>
          <w:noProof/>
        </w:rPr>
        <w:t>.</w:t>
      </w:r>
    </w:p>
    <w:p w14:paraId="2C32DB0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amp; Lewin-Koh, N. (2017). </w:t>
      </w:r>
      <w:r w:rsidRPr="005C2226">
        <w:rPr>
          <w:i/>
          <w:iCs/>
          <w:noProof/>
        </w:rPr>
        <w:t>maptools: Tools for reading and handling spatial objects. R package version 0.9-2</w:t>
      </w:r>
      <w:r w:rsidRPr="005C2226">
        <w:rPr>
          <w:noProof/>
        </w:rPr>
        <w:t>.</w:t>
      </w:r>
    </w:p>
    <w:p w14:paraId="3609F29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amp; Rundel, C. (2017). </w:t>
      </w:r>
      <w:r w:rsidRPr="005C2226">
        <w:rPr>
          <w:i/>
          <w:iCs/>
          <w:noProof/>
        </w:rPr>
        <w:t>rgeos: Interface to Geometry Engine - Open Source ('GEOS’). R package version 0.3-26</w:t>
      </w:r>
      <w:r w:rsidRPr="005C2226">
        <w:rPr>
          <w:noProof/>
        </w:rPr>
        <w:t>.</w:t>
      </w:r>
    </w:p>
    <w:p w14:paraId="36AC4A2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Bivand, R. S., Pebesma, E., &amp; Gomez-Rubio, V. (2013). </w:t>
      </w:r>
      <w:r w:rsidRPr="005C2226">
        <w:rPr>
          <w:i/>
          <w:iCs/>
          <w:noProof/>
        </w:rPr>
        <w:t>Applied spatial data analysis with R. Second edition.</w:t>
      </w:r>
      <w:r w:rsidRPr="005C2226">
        <w:rPr>
          <w:noProof/>
        </w:rPr>
        <w:t xml:space="preserve"> New York: Springer.</w:t>
      </w:r>
    </w:p>
    <w:p w14:paraId="0AA6401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arlton, J. T. (1996). Pattern, process, and prediction in marine invasion ecology. </w:t>
      </w:r>
      <w:r w:rsidRPr="005C2226">
        <w:rPr>
          <w:i/>
          <w:iCs/>
          <w:noProof/>
        </w:rPr>
        <w:t>Biological Conservation</w:t>
      </w:r>
      <w:r w:rsidRPr="005C2226">
        <w:rPr>
          <w:noProof/>
        </w:rPr>
        <w:t xml:space="preserve">, </w:t>
      </w:r>
      <w:r w:rsidRPr="005C2226">
        <w:rPr>
          <w:i/>
          <w:iCs/>
          <w:noProof/>
        </w:rPr>
        <w:t>78</w:t>
      </w:r>
      <w:r w:rsidRPr="005C2226">
        <w:rPr>
          <w:noProof/>
        </w:rPr>
        <w:t>(1–2), 97–106. doi: 10.1016/0006-3207(96)00020-1</w:t>
      </w:r>
    </w:p>
    <w:p w14:paraId="26F6995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Briski, E., Bailey, S. A., &amp; MacIsaac, H. J. (2014). Richness–abundance relationships for zooplankton in ballast water: temperate versus Arctic comparisons. </w:t>
      </w:r>
      <w:r w:rsidRPr="005C2226">
        <w:rPr>
          <w:i/>
          <w:iCs/>
          <w:noProof/>
        </w:rPr>
        <w:t>ICES Journal of Marine Science</w:t>
      </w:r>
      <w:r w:rsidRPr="005C2226">
        <w:rPr>
          <w:noProof/>
        </w:rPr>
        <w:t xml:space="preserve">, </w:t>
      </w:r>
      <w:r w:rsidRPr="005C2226">
        <w:rPr>
          <w:i/>
          <w:iCs/>
          <w:noProof/>
        </w:rPr>
        <w:t>71</w:t>
      </w:r>
      <w:r w:rsidRPr="005C2226">
        <w:rPr>
          <w:noProof/>
        </w:rPr>
        <w:t>(7), 1876–1884. doi: 10.1093/icesjms/fsu020</w:t>
      </w:r>
    </w:p>
    <w:p w14:paraId="5D655B4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MacIsaac, H. J., &amp; Bailey, S. A. (2016). Survival of ship biofouling assemblages during and after voyages to the Canadian Arctic. </w:t>
      </w:r>
      <w:r w:rsidRPr="005C2226">
        <w:rPr>
          <w:i/>
          <w:iCs/>
          <w:noProof/>
        </w:rPr>
        <w:t>Marine Biology</w:t>
      </w:r>
      <w:r w:rsidRPr="005C2226">
        <w:rPr>
          <w:noProof/>
        </w:rPr>
        <w:t xml:space="preserve">, </w:t>
      </w:r>
      <w:r w:rsidRPr="005C2226">
        <w:rPr>
          <w:i/>
          <w:iCs/>
          <w:noProof/>
        </w:rPr>
        <w:t>163</w:t>
      </w:r>
      <w:r w:rsidRPr="005C2226">
        <w:rPr>
          <w:noProof/>
        </w:rPr>
        <w:t>(12), 250. doi: 10.1007/s00227-016-3029-1</w:t>
      </w:r>
    </w:p>
    <w:p w14:paraId="146C516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Chan, F. T., MacIsaac, H. J., Bailey, S. A., &amp; Krkošek, M. (2015). Relative importance of vessel </w:t>
      </w:r>
      <w:r w:rsidRPr="005C2226">
        <w:rPr>
          <w:noProof/>
        </w:rPr>
        <w:lastRenderedPageBreak/>
        <w:t xml:space="preserve">hull fouling and ballast water as transport vectors of nonindigenous species to the Canadian Arctic. </w:t>
      </w:r>
      <w:r w:rsidRPr="005C2226">
        <w:rPr>
          <w:i/>
          <w:iCs/>
          <w:noProof/>
        </w:rPr>
        <w:t>Canadian Journal of Fisheries and Aquatic Sciences</w:t>
      </w:r>
      <w:r w:rsidRPr="005C2226">
        <w:rPr>
          <w:noProof/>
        </w:rPr>
        <w:t xml:space="preserve">, </w:t>
      </w:r>
      <w:r w:rsidRPr="005C2226">
        <w:rPr>
          <w:i/>
          <w:iCs/>
          <w:noProof/>
        </w:rPr>
        <w:t>72</w:t>
      </w:r>
      <w:r w:rsidRPr="005C2226">
        <w:rPr>
          <w:noProof/>
        </w:rPr>
        <w:t>(8), 1230–1242. doi: 10.1139/cjfas-2014-0473</w:t>
      </w:r>
    </w:p>
    <w:p w14:paraId="1A7B60E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e Rivera, C. E., Hitchcock, N. G., Teck, S. J., Steves, B. P., Hines, A. H., &amp; Ruiz, G. M. (2007). Larval development rate predicts range expansion of an introduced crab. </w:t>
      </w:r>
      <w:r w:rsidRPr="005C2226">
        <w:rPr>
          <w:i/>
          <w:iCs/>
          <w:noProof/>
        </w:rPr>
        <w:t>Marine Biology</w:t>
      </w:r>
      <w:r w:rsidRPr="005C2226">
        <w:rPr>
          <w:noProof/>
        </w:rPr>
        <w:t xml:space="preserve">, </w:t>
      </w:r>
      <w:r w:rsidRPr="005C2226">
        <w:rPr>
          <w:i/>
          <w:iCs/>
          <w:noProof/>
        </w:rPr>
        <w:t>150</w:t>
      </w:r>
      <w:r w:rsidRPr="005C2226">
        <w:rPr>
          <w:noProof/>
        </w:rPr>
        <w:t>(6), 1275–1288. doi: 10.1007/s00227-006-0451-9</w:t>
      </w:r>
    </w:p>
    <w:p w14:paraId="0A41C6F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e Rivera, C. E., Steves, B. P., Fofonoff, P. W., Hines, A. H., &amp; Ruiz, G. M. (2011). Potential for high-latitude marine invasions along western North America. </w:t>
      </w:r>
      <w:r w:rsidRPr="005C2226">
        <w:rPr>
          <w:i/>
          <w:iCs/>
          <w:noProof/>
        </w:rPr>
        <w:t>Diversity and Distributions</w:t>
      </w:r>
      <w:r w:rsidRPr="005C2226">
        <w:rPr>
          <w:noProof/>
        </w:rPr>
        <w:t xml:space="preserve">, </w:t>
      </w:r>
      <w:r w:rsidRPr="005C2226">
        <w:rPr>
          <w:i/>
          <w:iCs/>
          <w:noProof/>
        </w:rPr>
        <w:t>17</w:t>
      </w:r>
      <w:r w:rsidRPr="005C2226">
        <w:rPr>
          <w:noProof/>
        </w:rPr>
        <w:t>(6), 1198–1209. doi: 10.1111/j.1472-4642.2011.00790.x</w:t>
      </w:r>
    </w:p>
    <w:p w14:paraId="187A3F3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Dijkstra, J. A., Westerman, E. L., &amp; Harris, L. G. (2017). Elevated seasonal temperatures eliminate thermal barriers of reproduction of a dominant invasive species: A community state change for northern communities? </w:t>
      </w:r>
      <w:r w:rsidRPr="005C2226">
        <w:rPr>
          <w:i/>
          <w:iCs/>
          <w:noProof/>
        </w:rPr>
        <w:t>Diversity and Distributions</w:t>
      </w:r>
      <w:r w:rsidRPr="005C2226">
        <w:rPr>
          <w:noProof/>
        </w:rPr>
        <w:t xml:space="preserve">, </w:t>
      </w:r>
      <w:r w:rsidRPr="005C2226">
        <w:rPr>
          <w:i/>
          <w:iCs/>
          <w:noProof/>
        </w:rPr>
        <w:t>23</w:t>
      </w:r>
      <w:r w:rsidRPr="005C2226">
        <w:rPr>
          <w:noProof/>
        </w:rPr>
        <w:t>(10), 1182–1192. doi: 10.1111/ddi.12604</w:t>
      </w:r>
    </w:p>
    <w:p w14:paraId="24D883F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Eguíluz, V. M., Fernández-Gracia, J., Irigoien, X., &amp; Duarte, C. M. (2016). A quantitative assessment of Arctic shipping in 2010-2014. </w:t>
      </w:r>
      <w:r w:rsidRPr="005C2226">
        <w:rPr>
          <w:i/>
          <w:iCs/>
          <w:noProof/>
        </w:rPr>
        <w:t>Scientific Reports</w:t>
      </w:r>
      <w:r w:rsidRPr="005C2226">
        <w:rPr>
          <w:noProof/>
        </w:rPr>
        <w:t xml:space="preserve">, </w:t>
      </w:r>
      <w:r w:rsidRPr="005C2226">
        <w:rPr>
          <w:i/>
          <w:iCs/>
          <w:noProof/>
        </w:rPr>
        <w:t>6</w:t>
      </w:r>
      <w:r w:rsidRPr="005C2226">
        <w:rPr>
          <w:noProof/>
        </w:rPr>
        <w:t>(March), 3–8. doi: 10.1038/srep30682</w:t>
      </w:r>
    </w:p>
    <w:p w14:paraId="214A6F4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Floerl, O., Inglis, G. J., Dey, K., &amp; Smith, A. (2009). The importance of transport hubs in stepping-stone invasions. </w:t>
      </w:r>
      <w:r w:rsidRPr="005C2226">
        <w:rPr>
          <w:i/>
          <w:iCs/>
          <w:noProof/>
        </w:rPr>
        <w:t>Journal of Applied Ecology</w:t>
      </w:r>
      <w:r w:rsidRPr="005C2226">
        <w:rPr>
          <w:noProof/>
        </w:rPr>
        <w:t xml:space="preserve">, </w:t>
      </w:r>
      <w:r w:rsidRPr="005C2226">
        <w:rPr>
          <w:i/>
          <w:iCs/>
          <w:noProof/>
        </w:rPr>
        <w:t>46</w:t>
      </w:r>
      <w:r w:rsidRPr="005C2226">
        <w:rPr>
          <w:noProof/>
        </w:rPr>
        <w:t>(1), 37–45. doi: 10.1111/j.1365-2664.2008.01540.x</w:t>
      </w:r>
    </w:p>
    <w:p w14:paraId="3F9C79AC" w14:textId="77777777" w:rsidR="005C2226" w:rsidRPr="005C2226" w:rsidRDefault="005C2226" w:rsidP="005C2226">
      <w:pPr>
        <w:widowControl w:val="0"/>
        <w:autoSpaceDE w:val="0"/>
        <w:autoSpaceDN w:val="0"/>
        <w:adjustRightInd w:val="0"/>
        <w:ind w:left="480" w:hanging="480"/>
        <w:rPr>
          <w:noProof/>
        </w:rPr>
      </w:pPr>
      <w:r w:rsidRPr="005C2226">
        <w:rPr>
          <w:noProof/>
        </w:rPr>
        <w:t>Fofonoff, P. W., Ruiz, G. M., Steves, B., Simkanin, C., &amp; Carlton, J. T. (2018). National Exotic Marine and Estuarine Species Information System (NEMESIS). Retrieved from http://invasions.si.edu/nemesis/</w:t>
      </w:r>
    </w:p>
    <w:p w14:paraId="70F484C3"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Fossheim, M., Primicerio, R., Johannesen, E., Ingvaldsen, R. B., Aschan, M. M., &amp; Dolgov, A. V. (2015). Recent warming leads to a rapid borealization of fish communities in the Arctic. </w:t>
      </w:r>
      <w:r w:rsidRPr="005C2226">
        <w:rPr>
          <w:i/>
          <w:iCs/>
          <w:noProof/>
        </w:rPr>
        <w:t>Nature Climate Change</w:t>
      </w:r>
      <w:r w:rsidRPr="005C2226">
        <w:rPr>
          <w:noProof/>
        </w:rPr>
        <w:t xml:space="preserve">, </w:t>
      </w:r>
      <w:r w:rsidRPr="005C2226">
        <w:rPr>
          <w:i/>
          <w:iCs/>
          <w:noProof/>
        </w:rPr>
        <w:t>5</w:t>
      </w:r>
      <w:r w:rsidRPr="005C2226">
        <w:rPr>
          <w:noProof/>
        </w:rPr>
        <w:t>(7), 673–677. doi: 10.1038/nclimate2647</w:t>
      </w:r>
    </w:p>
    <w:p w14:paraId="6F961F67" w14:textId="77777777" w:rsidR="005C2226" w:rsidRPr="005C2226" w:rsidRDefault="005C2226" w:rsidP="005C2226">
      <w:pPr>
        <w:widowControl w:val="0"/>
        <w:autoSpaceDE w:val="0"/>
        <w:autoSpaceDN w:val="0"/>
        <w:adjustRightInd w:val="0"/>
        <w:ind w:left="480" w:hanging="480"/>
        <w:rPr>
          <w:noProof/>
        </w:rPr>
      </w:pPr>
      <w:r w:rsidRPr="005C2226">
        <w:rPr>
          <w:noProof/>
        </w:rPr>
        <w:t>Fuller, P. F., &amp; Benson, A. J. (2013). Nonindigenous Aquatic Species Database (NAS). Retrieved from https://nas.er.usgs.gov/</w:t>
      </w:r>
    </w:p>
    <w:p w14:paraId="6D3FA84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arnier, S. (2016). </w:t>
      </w:r>
      <w:r w:rsidRPr="005C2226">
        <w:rPr>
          <w:i/>
          <w:iCs/>
          <w:noProof/>
        </w:rPr>
        <w:t>viridis: Default color maps from “matplotlib”. R package version 0.3.4</w:t>
      </w:r>
      <w:r w:rsidRPr="005C2226">
        <w:rPr>
          <w:noProof/>
        </w:rPr>
        <w:t>.</w:t>
      </w:r>
    </w:p>
    <w:p w14:paraId="3E27A15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oldsmit, J., Archambault, P., Chust, G., Villarino, E., Liu, G., Lukovich, J. V., … Howland, K. L. (2018). Projecting present and future habitat suitability of ship-mediated aquatic invasive species in the Canadian Arctic. </w:t>
      </w:r>
      <w:r w:rsidRPr="005C2226">
        <w:rPr>
          <w:i/>
          <w:iCs/>
          <w:noProof/>
        </w:rPr>
        <w:t>Biological Invasions</w:t>
      </w:r>
      <w:r w:rsidRPr="005C2226">
        <w:rPr>
          <w:noProof/>
        </w:rPr>
        <w:t xml:space="preserve">, </w:t>
      </w:r>
      <w:r w:rsidRPr="005C2226">
        <w:rPr>
          <w:i/>
          <w:iCs/>
          <w:noProof/>
        </w:rPr>
        <w:t>20</w:t>
      </w:r>
      <w:r w:rsidRPr="005C2226">
        <w:rPr>
          <w:noProof/>
        </w:rPr>
        <w:t>(2), 501–517. doi: 10.1007/s10530-017-1553-7</w:t>
      </w:r>
    </w:p>
    <w:p w14:paraId="1165F9C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rebmeier, J. M., Cooper, L. W., Feder, H. M., &amp; Sirenko, B. I. (2006). Ecosystem dynamics of the Pacific-influenced Northern Bering and Chukchi Seas in the Amerasian Arctic. </w:t>
      </w:r>
      <w:r w:rsidRPr="005C2226">
        <w:rPr>
          <w:i/>
          <w:iCs/>
          <w:noProof/>
        </w:rPr>
        <w:t>Progress in Oceanography</w:t>
      </w:r>
      <w:r w:rsidRPr="005C2226">
        <w:rPr>
          <w:noProof/>
        </w:rPr>
        <w:t xml:space="preserve">, </w:t>
      </w:r>
      <w:r w:rsidRPr="005C2226">
        <w:rPr>
          <w:i/>
          <w:iCs/>
          <w:noProof/>
        </w:rPr>
        <w:t>71</w:t>
      </w:r>
      <w:r w:rsidRPr="005C2226">
        <w:rPr>
          <w:noProof/>
        </w:rPr>
        <w:t>(2–4), 331–361. doi: 10.1016/j.pocean.2006.10.001</w:t>
      </w:r>
    </w:p>
    <w:p w14:paraId="102AFE7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rebmeier, J. M., Overland, J. E., Moore, S. E., Farley, E. V, Carmack, E. C., Cooper, L. W., … McNutt, S. L. (2006). A major ecosystem shift in the Northern Bering Sea. </w:t>
      </w:r>
      <w:r w:rsidRPr="005C2226">
        <w:rPr>
          <w:i/>
          <w:iCs/>
          <w:noProof/>
        </w:rPr>
        <w:t>Science</w:t>
      </w:r>
      <w:r w:rsidRPr="005C2226">
        <w:rPr>
          <w:noProof/>
        </w:rPr>
        <w:t xml:space="preserve">, </w:t>
      </w:r>
      <w:r w:rsidRPr="005C2226">
        <w:rPr>
          <w:i/>
          <w:iCs/>
          <w:noProof/>
        </w:rPr>
        <w:t>311</w:t>
      </w:r>
      <w:r w:rsidRPr="005C2226">
        <w:rPr>
          <w:noProof/>
        </w:rPr>
        <w:t>, 1461–1464. doi: 10.1126/science.1121365</w:t>
      </w:r>
    </w:p>
    <w:p w14:paraId="5C71BCA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Gu, Z., Gu, L., Eils, R., Schlesner, M., &amp; Brors, B. (2014). circlize implements and enhances circular visualization in R. </w:t>
      </w:r>
      <w:r w:rsidRPr="005C2226">
        <w:rPr>
          <w:i/>
          <w:iCs/>
          <w:noProof/>
        </w:rPr>
        <w:t>Bioinformatics</w:t>
      </w:r>
      <w:r w:rsidRPr="005C2226">
        <w:rPr>
          <w:noProof/>
        </w:rPr>
        <w:t xml:space="preserve">, </w:t>
      </w:r>
      <w:r w:rsidRPr="005C2226">
        <w:rPr>
          <w:i/>
          <w:iCs/>
          <w:noProof/>
        </w:rPr>
        <w:t>30</w:t>
      </w:r>
      <w:r w:rsidRPr="005C2226">
        <w:rPr>
          <w:noProof/>
        </w:rPr>
        <w:t>(19), 2811–2812. doi: 10.1093/bioinformatics/btu393</w:t>
      </w:r>
    </w:p>
    <w:p w14:paraId="12602CB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borg, L.-M., Jerde, C. L., Lodge, D. M., Ruiz, G. M., &amp; MacIsaac, H. J. (2007). </w:t>
      </w:r>
      <w:r w:rsidRPr="005C2226">
        <w:rPr>
          <w:i/>
          <w:iCs/>
          <w:noProof/>
        </w:rPr>
        <w:t>Predicting invasion risk using measures of introduction effort and environmental niche models</w:t>
      </w:r>
      <w:r w:rsidRPr="005C2226">
        <w:rPr>
          <w:noProof/>
        </w:rPr>
        <w:t xml:space="preserve">. </w:t>
      </w:r>
      <w:r w:rsidRPr="005C2226">
        <w:rPr>
          <w:i/>
          <w:iCs/>
          <w:noProof/>
        </w:rPr>
        <w:t>17</w:t>
      </w:r>
      <w:r w:rsidRPr="005C2226">
        <w:rPr>
          <w:noProof/>
        </w:rPr>
        <w:t>(3), 663–674.</w:t>
      </w:r>
    </w:p>
    <w:p w14:paraId="0E9F2EB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mann, A. J., Gibson, G. A., Bond, N. A., Curchitser, E. N., Hedstrom, K., Cheng, W., … Aydin, K. (2016). Projected future biophysical states of the Bering Sea. </w:t>
      </w:r>
      <w:r w:rsidRPr="005C2226">
        <w:rPr>
          <w:i/>
          <w:iCs/>
          <w:noProof/>
        </w:rPr>
        <w:t>Deep-Sea Research Part II: Topical Studies in Oceanography</w:t>
      </w:r>
      <w:r w:rsidRPr="005C2226">
        <w:rPr>
          <w:noProof/>
        </w:rPr>
        <w:t xml:space="preserve">, </w:t>
      </w:r>
      <w:r w:rsidRPr="005C2226">
        <w:rPr>
          <w:i/>
          <w:iCs/>
          <w:noProof/>
        </w:rPr>
        <w:t>134</w:t>
      </w:r>
      <w:r w:rsidRPr="005C2226">
        <w:rPr>
          <w:noProof/>
        </w:rPr>
        <w:t>, 30–47. doi: 10.1016/j.dsr2.2015.11.001</w:t>
      </w:r>
    </w:p>
    <w:p w14:paraId="0BD0B12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5C2226">
        <w:rPr>
          <w:i/>
          <w:iCs/>
          <w:noProof/>
        </w:rPr>
        <w:t>Deep-Sea Research Part II: Topical Studies in Oceanography</w:t>
      </w:r>
      <w:r w:rsidRPr="005C2226">
        <w:rPr>
          <w:noProof/>
        </w:rPr>
        <w:t xml:space="preserve">, </w:t>
      </w:r>
      <w:r w:rsidRPr="005C2226">
        <w:rPr>
          <w:i/>
          <w:iCs/>
          <w:noProof/>
        </w:rPr>
        <w:t>94</w:t>
      </w:r>
      <w:r w:rsidRPr="005C2226">
        <w:rPr>
          <w:noProof/>
        </w:rPr>
        <w:t>, 121–139. doi: 10.1016/j.dsr2.2013.04.007</w:t>
      </w:r>
    </w:p>
    <w:p w14:paraId="6027CF65"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Huang, X., Li, S., Ni, P., Gao, Y., Bei, J., Zhou, Z., &amp; Zhan, A. (2017). Rapid response to changing environments during biological invasions: DNA methylation perspectives. </w:t>
      </w:r>
      <w:r w:rsidRPr="005C2226">
        <w:rPr>
          <w:i/>
          <w:iCs/>
          <w:noProof/>
        </w:rPr>
        <w:t>Molecular Ecology</w:t>
      </w:r>
      <w:r w:rsidRPr="005C2226">
        <w:rPr>
          <w:noProof/>
        </w:rPr>
        <w:t xml:space="preserve">, </w:t>
      </w:r>
      <w:r w:rsidRPr="005C2226">
        <w:rPr>
          <w:i/>
          <w:iCs/>
          <w:noProof/>
        </w:rPr>
        <w:t>12</w:t>
      </w:r>
      <w:r w:rsidRPr="005C2226">
        <w:rPr>
          <w:noProof/>
        </w:rPr>
        <w:t>(10), 3218–3221. doi: 10.1111/ijlh.12426</w:t>
      </w:r>
    </w:p>
    <w:p w14:paraId="724C4D6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Iacarella, J. C., Dick, J. T. A., Alexander, M. E., &amp; Ricciardi, A. (2015). Ecological impacts of invasive alien species along temperature gradients : testing the role of environmental matching. </w:t>
      </w:r>
      <w:r w:rsidRPr="005C2226">
        <w:rPr>
          <w:i/>
          <w:iCs/>
          <w:noProof/>
        </w:rPr>
        <w:t>Ecological Applications</w:t>
      </w:r>
      <w:r w:rsidRPr="005C2226">
        <w:rPr>
          <w:noProof/>
        </w:rPr>
        <w:t xml:space="preserve">, </w:t>
      </w:r>
      <w:r w:rsidRPr="005C2226">
        <w:rPr>
          <w:i/>
          <w:iCs/>
          <w:noProof/>
        </w:rPr>
        <w:t>25</w:t>
      </w:r>
      <w:r w:rsidRPr="005C2226">
        <w:rPr>
          <w:noProof/>
        </w:rPr>
        <w:t>(3), 706–716. doi: 10.1890/14-0545.1</w:t>
      </w:r>
    </w:p>
    <w:p w14:paraId="7443327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J. Hijmans, R. (2017). </w:t>
      </w:r>
      <w:r w:rsidRPr="005C2226">
        <w:rPr>
          <w:i/>
          <w:iCs/>
          <w:noProof/>
        </w:rPr>
        <w:t>raster: Geographic data analysis and modeling. R package version 2.6-7</w:t>
      </w:r>
      <w:r w:rsidRPr="005C2226">
        <w:rPr>
          <w:noProof/>
        </w:rPr>
        <w:t>.</w:t>
      </w:r>
    </w:p>
    <w:p w14:paraId="50F4511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Kotwicki, S., &amp; Lauth, R. R. (2013). Detecting temporal trends and environmentally-driven changes in the spatial distribution of bottom fishes and crabs on the eastern Bering Sea shelf. </w:t>
      </w:r>
      <w:r w:rsidRPr="005C2226">
        <w:rPr>
          <w:i/>
          <w:iCs/>
          <w:noProof/>
        </w:rPr>
        <w:t>Deep-Sea Research Part II: Topical Studies in Oceanography</w:t>
      </w:r>
      <w:r w:rsidRPr="005C2226">
        <w:rPr>
          <w:noProof/>
        </w:rPr>
        <w:t xml:space="preserve">, </w:t>
      </w:r>
      <w:r w:rsidRPr="005C2226">
        <w:rPr>
          <w:i/>
          <w:iCs/>
          <w:noProof/>
        </w:rPr>
        <w:t>94</w:t>
      </w:r>
      <w:r w:rsidRPr="005C2226">
        <w:rPr>
          <w:noProof/>
        </w:rPr>
        <w:t>, 231–243. doi: 10.1016/j.dsr2.2013.03.017</w:t>
      </w:r>
    </w:p>
    <w:p w14:paraId="47D84A1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Ladd, C., &amp; Overland, J. E. (2009). </w:t>
      </w:r>
      <w:r w:rsidRPr="005C2226">
        <w:rPr>
          <w:i/>
          <w:iCs/>
          <w:noProof/>
        </w:rPr>
        <w:t>Retrospective analysis of sea surface temperature in the northern Bering and Chukchi seas. NOAA Technical Memorandum OAR PMEL-145</w:t>
      </w:r>
      <w:r w:rsidRPr="005C2226">
        <w:rPr>
          <w:noProof/>
        </w:rPr>
        <w:t>. Seattle, WA.</w:t>
      </w:r>
    </w:p>
    <w:p w14:paraId="4F9FCAB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Lord, J. P., Calini, J. M., &amp; Whitlatch, R. B. (2015). Influence of seawater temperature and shipping on the spread and establishment of marine fouling species. </w:t>
      </w:r>
      <w:r w:rsidRPr="005C2226">
        <w:rPr>
          <w:i/>
          <w:iCs/>
          <w:noProof/>
        </w:rPr>
        <w:t>Marine Biology</w:t>
      </w:r>
      <w:r w:rsidRPr="005C2226">
        <w:rPr>
          <w:noProof/>
        </w:rPr>
        <w:t xml:space="preserve">, </w:t>
      </w:r>
      <w:r w:rsidRPr="005C2226">
        <w:rPr>
          <w:i/>
          <w:iCs/>
          <w:noProof/>
        </w:rPr>
        <w:t>162</w:t>
      </w:r>
      <w:r w:rsidRPr="005C2226">
        <w:rPr>
          <w:noProof/>
        </w:rPr>
        <w:t>(12), 2481–2492. doi: 10.1007/s00227-015-2737-2</w:t>
      </w:r>
    </w:p>
    <w:p w14:paraId="4030D7A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cGee, S., Piorkowski, R., &amp; Ruiz, G. (2006). Analysis of recent vessel arrivals and ballast water discharge in Alaska: Toward assessing ship-mediated invasion risk. </w:t>
      </w:r>
      <w:r w:rsidRPr="005C2226">
        <w:rPr>
          <w:i/>
          <w:iCs/>
          <w:noProof/>
        </w:rPr>
        <w:t>Marine Pollution Bulletin</w:t>
      </w:r>
      <w:r w:rsidRPr="005C2226">
        <w:rPr>
          <w:noProof/>
        </w:rPr>
        <w:t xml:space="preserve">, </w:t>
      </w:r>
      <w:r w:rsidRPr="005C2226">
        <w:rPr>
          <w:i/>
          <w:iCs/>
          <w:noProof/>
        </w:rPr>
        <w:t>52</w:t>
      </w:r>
      <w:r w:rsidRPr="005C2226">
        <w:rPr>
          <w:noProof/>
        </w:rPr>
        <w:t>(12), 1634–1645. doi: 10.1016/j.marpolbul.2006.06.005</w:t>
      </w:r>
    </w:p>
    <w:p w14:paraId="2CCED1B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crosoft Co., &amp; Weston, S. (2017). </w:t>
      </w:r>
      <w:r w:rsidRPr="005C2226">
        <w:rPr>
          <w:i/>
          <w:iCs/>
          <w:noProof/>
        </w:rPr>
        <w:t>doSNOW: Foreach Parallel Adaptor for the “snow” Package. R package version 1.0.16</w:t>
      </w:r>
      <w:r w:rsidRPr="005C2226">
        <w:rPr>
          <w:noProof/>
        </w:rPr>
        <w:t>.</w:t>
      </w:r>
    </w:p>
    <w:p w14:paraId="1550AA2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ller, A. W., &amp; Ruiz, G. M. (2014). Arctic shipping and marine invaders. </w:t>
      </w:r>
      <w:r w:rsidRPr="005C2226">
        <w:rPr>
          <w:i/>
          <w:iCs/>
          <w:noProof/>
        </w:rPr>
        <w:t>Nature Climate Change</w:t>
      </w:r>
      <w:r w:rsidRPr="005C2226">
        <w:rPr>
          <w:noProof/>
        </w:rPr>
        <w:t xml:space="preserve">, </w:t>
      </w:r>
      <w:r w:rsidRPr="005C2226">
        <w:rPr>
          <w:i/>
          <w:iCs/>
          <w:noProof/>
        </w:rPr>
        <w:t>4</w:t>
      </w:r>
      <w:r w:rsidRPr="005C2226">
        <w:rPr>
          <w:noProof/>
        </w:rPr>
        <w:t>(6), 413–416. doi: 10.1038/nclimate2244</w:t>
      </w:r>
    </w:p>
    <w:p w14:paraId="529C955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iller, K. B. (2016). Forecasting at the edge of the niche: Didemnum vexillum in Southeast Alaska. </w:t>
      </w:r>
      <w:r w:rsidRPr="005C2226">
        <w:rPr>
          <w:i/>
          <w:iCs/>
          <w:noProof/>
        </w:rPr>
        <w:t>Marine Biology</w:t>
      </w:r>
      <w:r w:rsidRPr="005C2226">
        <w:rPr>
          <w:noProof/>
        </w:rPr>
        <w:t xml:space="preserve">, </w:t>
      </w:r>
      <w:r w:rsidRPr="005C2226">
        <w:rPr>
          <w:i/>
          <w:iCs/>
          <w:noProof/>
        </w:rPr>
        <w:t>163</w:t>
      </w:r>
      <w:r w:rsidRPr="005C2226">
        <w:rPr>
          <w:noProof/>
        </w:rPr>
        <w:t>(2), 1–12. doi: 10.1007/s00227-015-2799-1</w:t>
      </w:r>
    </w:p>
    <w:p w14:paraId="5C1A68D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olnar, J. L., Gamboa, R. L., Revenga, C., &amp; Spalding, M. D. (2008). Assessing the global threat of invasive species to marine biodiversity. </w:t>
      </w:r>
      <w:r w:rsidRPr="005C2226">
        <w:rPr>
          <w:i/>
          <w:iCs/>
          <w:noProof/>
        </w:rPr>
        <w:t>Frontiers in Ecology and the Environment</w:t>
      </w:r>
      <w:r w:rsidRPr="005C2226">
        <w:rPr>
          <w:noProof/>
        </w:rPr>
        <w:t xml:space="preserve">, </w:t>
      </w:r>
      <w:r w:rsidRPr="005C2226">
        <w:rPr>
          <w:i/>
          <w:iCs/>
          <w:noProof/>
        </w:rPr>
        <w:t>6</w:t>
      </w:r>
      <w:r w:rsidRPr="005C2226">
        <w:rPr>
          <w:noProof/>
        </w:rPr>
        <w:t>(9), 485–492. doi: 10.1890/070064</w:t>
      </w:r>
    </w:p>
    <w:p w14:paraId="7C352DC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onaco, C. J., &amp; Helmuth, B. (2011). Tipping points, thresholds and the keystone role of physiology in marine climate change research. In </w:t>
      </w:r>
      <w:r w:rsidRPr="005C2226">
        <w:rPr>
          <w:i/>
          <w:iCs/>
          <w:noProof/>
        </w:rPr>
        <w:t>Advances in Marine Biology</w:t>
      </w:r>
      <w:r w:rsidRPr="005C2226">
        <w:rPr>
          <w:noProof/>
        </w:rPr>
        <w:t xml:space="preserve"> (Vol. 60). doi: 10.1016/B978-0-12-385529-9.00003-2</w:t>
      </w:r>
    </w:p>
    <w:p w14:paraId="1F2A79D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Mueter, F. J., &amp; Litzow, M. A. (2008). Sea ice retreat alters the biogeography of the Bering Sea continental shelf. </w:t>
      </w:r>
      <w:r w:rsidRPr="005C2226">
        <w:rPr>
          <w:i/>
          <w:iCs/>
          <w:noProof/>
        </w:rPr>
        <w:t>Ecological Applications</w:t>
      </w:r>
      <w:r w:rsidRPr="005C2226">
        <w:rPr>
          <w:noProof/>
        </w:rPr>
        <w:t xml:space="preserve">, </w:t>
      </w:r>
      <w:r w:rsidRPr="005C2226">
        <w:rPr>
          <w:i/>
          <w:iCs/>
          <w:noProof/>
        </w:rPr>
        <w:t>18</w:t>
      </w:r>
      <w:r w:rsidRPr="005C2226">
        <w:rPr>
          <w:noProof/>
        </w:rPr>
        <w:t>(2), 309–320. doi: 10.1890/07-0564.1</w:t>
      </w:r>
    </w:p>
    <w:p w14:paraId="3B92319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Nakićenović, N., Alcamo, J., Davis, G., de Vries, B., Fenhann, J., Gaffin, S., &amp; Gregory, K. (2000). IPCC Special Report on Emissions Scenarios: A special report of Working Group III of the Intergovernmental Panel on Climate Change. In </w:t>
      </w:r>
      <w:r w:rsidRPr="005C2226">
        <w:rPr>
          <w:i/>
          <w:iCs/>
          <w:noProof/>
        </w:rPr>
        <w:t>Emissions Scenarios</w:t>
      </w:r>
      <w:r w:rsidRPr="005C2226">
        <w:rPr>
          <w:noProof/>
        </w:rPr>
        <w:t>. Cambridge, UK: Cambridge University Press.</w:t>
      </w:r>
    </w:p>
    <w:p w14:paraId="7286001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National Marine Fisheries Service (NMFS). (2017). </w:t>
      </w:r>
      <w:r w:rsidRPr="005C2226">
        <w:rPr>
          <w:i/>
          <w:iCs/>
          <w:noProof/>
        </w:rPr>
        <w:t>Fisheries of the United States, 2016</w:t>
      </w:r>
      <w:r w:rsidRPr="005C2226">
        <w:rPr>
          <w:noProof/>
        </w:rPr>
        <w:t>. Retrieved from https://www.st.nmfs.noaa.gov/commercial-fisheries/ fus/fus16/index</w:t>
      </w:r>
    </w:p>
    <w:p w14:paraId="19BE6B1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Onarheim, I. H., Eldevik, T., Smedsrud, L. H., &amp; Stroeve, J. C. (2018). Seasonal and regional manifestation of Arctic sea ice loss. </w:t>
      </w:r>
      <w:r w:rsidRPr="005C2226">
        <w:rPr>
          <w:i/>
          <w:iCs/>
          <w:noProof/>
        </w:rPr>
        <w:t>Journal of Climate</w:t>
      </w:r>
      <w:r w:rsidRPr="005C2226">
        <w:rPr>
          <w:noProof/>
        </w:rPr>
        <w:t xml:space="preserve">, </w:t>
      </w:r>
      <w:r w:rsidRPr="005C2226">
        <w:rPr>
          <w:i/>
          <w:iCs/>
          <w:noProof/>
        </w:rPr>
        <w:t>31</w:t>
      </w:r>
      <w:r w:rsidRPr="005C2226">
        <w:rPr>
          <w:noProof/>
        </w:rPr>
        <w:t>(12), 4917–4932. doi: 10.1175/JCLI-D-17-0427.1</w:t>
      </w:r>
    </w:p>
    <w:p w14:paraId="391E36A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ebesma, E. J., &amp; Bivand, R. S. (2005). </w:t>
      </w:r>
      <w:r w:rsidRPr="005C2226">
        <w:rPr>
          <w:i/>
          <w:iCs/>
          <w:noProof/>
        </w:rPr>
        <w:t>Classes and methods for spatial data in R. R News 5 (2)</w:t>
      </w:r>
      <w:r w:rsidRPr="005C2226">
        <w:rPr>
          <w:noProof/>
        </w:rPr>
        <w:t>. Retrieved from https://cran.r-project.org/doc/Rnews/</w:t>
      </w:r>
    </w:p>
    <w:p w14:paraId="572294F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erpinan Lamigueiro, O., &amp; Hijmans, R. (2018). </w:t>
      </w:r>
      <w:r w:rsidRPr="005C2226">
        <w:rPr>
          <w:i/>
          <w:iCs/>
          <w:noProof/>
        </w:rPr>
        <w:t>rasterVis. R package version 0.45.</w:t>
      </w:r>
    </w:p>
    <w:p w14:paraId="64B9460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ierce, D. (2017). </w:t>
      </w:r>
      <w:r w:rsidRPr="005C2226">
        <w:rPr>
          <w:i/>
          <w:iCs/>
          <w:noProof/>
        </w:rPr>
        <w:t>Interface to Unidata netCDF (Version 4 or Earlier) Format Data Files. R package version 1.16.</w:t>
      </w:r>
      <w:r w:rsidRPr="005C2226">
        <w:rPr>
          <w:noProof/>
        </w:rPr>
        <w:t xml:space="preserve"> Retrieved from https://cran.r-project.org/package=ncdf4</w:t>
      </w:r>
    </w:p>
    <w:p w14:paraId="32BF8DC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insky, M. L., Worm, B., Fogarty, M. J., Sarmiento, J. L., &amp; Levin, S. A. (2013). Marine taxa track local climate velocities. </w:t>
      </w:r>
      <w:r w:rsidRPr="005C2226">
        <w:rPr>
          <w:i/>
          <w:iCs/>
          <w:noProof/>
        </w:rPr>
        <w:t>Science</w:t>
      </w:r>
      <w:r w:rsidRPr="005C2226">
        <w:rPr>
          <w:noProof/>
        </w:rPr>
        <w:t xml:space="preserve">, </w:t>
      </w:r>
      <w:r w:rsidRPr="005C2226">
        <w:rPr>
          <w:i/>
          <w:iCs/>
          <w:noProof/>
        </w:rPr>
        <w:t>341</w:t>
      </w:r>
      <w:r w:rsidRPr="005C2226">
        <w:rPr>
          <w:noProof/>
        </w:rPr>
        <w:t>(6151), 1239–1242. doi: 10.1126/science.1239352</w:t>
      </w:r>
    </w:p>
    <w:p w14:paraId="79ADBC1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Powers, S. P., Bishop, M. A., Grabowski, J. H., &amp; Peterson, C. H. (2006). Distribution of the invasive bivalve Mya arenaria L. on intertidal flats of southcentral Alaska. </w:t>
      </w:r>
      <w:r w:rsidRPr="005C2226">
        <w:rPr>
          <w:i/>
          <w:iCs/>
          <w:noProof/>
        </w:rPr>
        <w:t>Journal of Sea Research</w:t>
      </w:r>
      <w:r w:rsidRPr="005C2226">
        <w:rPr>
          <w:noProof/>
        </w:rPr>
        <w:t xml:space="preserve">, </w:t>
      </w:r>
      <w:r w:rsidRPr="005C2226">
        <w:rPr>
          <w:i/>
          <w:iCs/>
          <w:noProof/>
        </w:rPr>
        <w:t>55</w:t>
      </w:r>
      <w:r w:rsidRPr="005C2226">
        <w:rPr>
          <w:noProof/>
        </w:rPr>
        <w:t>(3), 207–216. doi: 10.1016/J.SEARES.2005.10.004</w:t>
      </w:r>
    </w:p>
    <w:p w14:paraId="19169BA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 Core Team. (2018). </w:t>
      </w:r>
      <w:r w:rsidRPr="005C2226">
        <w:rPr>
          <w:i/>
          <w:iCs/>
          <w:noProof/>
        </w:rPr>
        <w:t>R: A language and environment for statistical computing</w:t>
      </w:r>
      <w:r w:rsidRPr="005C2226">
        <w:rPr>
          <w:noProof/>
        </w:rPr>
        <w:t>. Retrieved from https://www.r-project.org/</w:t>
      </w:r>
    </w:p>
    <w:p w14:paraId="135EE82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eid, P. C., Johns, D. G., Edwards, M., Starr, M., Poulin, M., &amp; Snoeijs, P. (2007). A biological consequence of reducing Arctic ice cover: Arrival of the Pacific diatom Neodenticula seminae in the North Atlantic for the first time in 800000 years. </w:t>
      </w:r>
      <w:r w:rsidRPr="005C2226">
        <w:rPr>
          <w:i/>
          <w:iCs/>
          <w:noProof/>
        </w:rPr>
        <w:t>Global Change Biology</w:t>
      </w:r>
      <w:r w:rsidRPr="005C2226">
        <w:rPr>
          <w:noProof/>
        </w:rPr>
        <w:t xml:space="preserve">, </w:t>
      </w:r>
      <w:r w:rsidRPr="005C2226">
        <w:rPr>
          <w:i/>
          <w:iCs/>
          <w:noProof/>
        </w:rPr>
        <w:t>13</w:t>
      </w:r>
      <w:r w:rsidRPr="005C2226">
        <w:rPr>
          <w:noProof/>
        </w:rPr>
        <w:t>(9), 1910–1921. doi: 10.1111/j.1365-2486.2007.01413.x</w:t>
      </w:r>
    </w:p>
    <w:p w14:paraId="3AFC213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eimer, J. P., Droghini, A., Fischbach, A., Watson, J. T., Bernard, B., &amp; Poe, A. (2017). </w:t>
      </w:r>
      <w:r w:rsidRPr="005C2226">
        <w:rPr>
          <w:i/>
          <w:iCs/>
          <w:noProof/>
        </w:rPr>
        <w:t>Assessing the risk of non-native marine species in the Bering Sea</w:t>
      </w:r>
      <w:r w:rsidRPr="005C2226">
        <w:rPr>
          <w:noProof/>
        </w:rPr>
        <w:t>. Retrieved from www.beringinvaders.org</w:t>
      </w:r>
    </w:p>
    <w:p w14:paraId="75940689"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enaud, P. E., Sejr, M. K., Bluhm, B. A., Sirenko, B., &amp; Ellingsen, I. H. (2015). The future of Arctic benthos: Expansion, invasion, and biodiversity. </w:t>
      </w:r>
      <w:r w:rsidRPr="005C2226">
        <w:rPr>
          <w:i/>
          <w:iCs/>
          <w:noProof/>
        </w:rPr>
        <w:t>Progress in Oceanography</w:t>
      </w:r>
      <w:r w:rsidRPr="005C2226">
        <w:rPr>
          <w:noProof/>
        </w:rPr>
        <w:t xml:space="preserve">, </w:t>
      </w:r>
      <w:r w:rsidRPr="005C2226">
        <w:rPr>
          <w:i/>
          <w:iCs/>
          <w:noProof/>
        </w:rPr>
        <w:t>139</w:t>
      </w:r>
      <w:r w:rsidRPr="005C2226">
        <w:rPr>
          <w:noProof/>
        </w:rPr>
        <w:t>, 244–257. doi: 10.1016/j.pocean.2015.07.007</w:t>
      </w:r>
    </w:p>
    <w:p w14:paraId="4ACBACC1"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icciardi, A., Blackburn, T. M., Carlton, J. T., Dick, J. T. A., Hulme, P. E., Iacarella, J. C., … Aldridge, D. C. (2017). Invasion science: a horizon scan of emerging challenges and opportunities. </w:t>
      </w:r>
      <w:r w:rsidRPr="005C2226">
        <w:rPr>
          <w:i/>
          <w:iCs/>
          <w:noProof/>
        </w:rPr>
        <w:t>Trends in Ecology and Evolution</w:t>
      </w:r>
      <w:r w:rsidRPr="005C2226">
        <w:rPr>
          <w:noProof/>
        </w:rPr>
        <w:t xml:space="preserve">, </w:t>
      </w:r>
      <w:r w:rsidRPr="005C2226">
        <w:rPr>
          <w:i/>
          <w:iCs/>
          <w:noProof/>
        </w:rPr>
        <w:t>32</w:t>
      </w:r>
      <w:r w:rsidRPr="005C2226">
        <w:rPr>
          <w:noProof/>
        </w:rPr>
        <w:t>(6), 464–474. doi: 10.1016/j.tree.2017.03.007</w:t>
      </w:r>
    </w:p>
    <w:p w14:paraId="02AF530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Carlton, J. T., Grosholz, E. D., &amp; Hines, A. H. (1997). Global invasions of marine and estuarine habitats by non-indigenous species: Mechanisms, extent, and consequences. </w:t>
      </w:r>
      <w:r w:rsidRPr="005C2226">
        <w:rPr>
          <w:i/>
          <w:iCs/>
          <w:noProof/>
        </w:rPr>
        <w:t>American Zoologist</w:t>
      </w:r>
      <w:r w:rsidRPr="005C2226">
        <w:rPr>
          <w:noProof/>
        </w:rPr>
        <w:t xml:space="preserve">, </w:t>
      </w:r>
      <w:r w:rsidRPr="005C2226">
        <w:rPr>
          <w:i/>
          <w:iCs/>
          <w:noProof/>
        </w:rPr>
        <w:t>37</w:t>
      </w:r>
      <w:r w:rsidRPr="005C2226">
        <w:rPr>
          <w:noProof/>
        </w:rPr>
        <w:t>(6), 621–632.</w:t>
      </w:r>
    </w:p>
    <w:p w14:paraId="1B1161D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Fofonoff, P. W., &amp; Carlton, J. T. (2015). Invasion history and vector dynamics in coastal marine ecosystems: a North American perspective. </w:t>
      </w:r>
      <w:r w:rsidRPr="005C2226">
        <w:rPr>
          <w:i/>
          <w:iCs/>
          <w:noProof/>
        </w:rPr>
        <w:t>Aquatic Ecosystem Health &amp; Management</w:t>
      </w:r>
      <w:r w:rsidRPr="005C2226">
        <w:rPr>
          <w:noProof/>
        </w:rPr>
        <w:t xml:space="preserve">, </w:t>
      </w:r>
      <w:r w:rsidRPr="005C2226">
        <w:rPr>
          <w:i/>
          <w:iCs/>
          <w:noProof/>
        </w:rPr>
        <w:t>18</w:t>
      </w:r>
      <w:r w:rsidRPr="005C2226">
        <w:rPr>
          <w:noProof/>
        </w:rPr>
        <w:t>(3), 299–311. doi: 10.1080/14634988.2015.1027534</w:t>
      </w:r>
    </w:p>
    <w:p w14:paraId="04E2C88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Fofonoff, P. W., Carlton, J. T., Wonham, M. J., &amp; Hines, A. H. (2000). Invasion of coastal marine communities in North America: apparent patterns, processes, and biases. </w:t>
      </w:r>
      <w:r w:rsidRPr="005C2226">
        <w:rPr>
          <w:i/>
          <w:iCs/>
          <w:noProof/>
        </w:rPr>
        <w:t>Annual Review of Ecology and Systematics</w:t>
      </w:r>
      <w:r w:rsidRPr="005C2226">
        <w:rPr>
          <w:noProof/>
        </w:rPr>
        <w:t xml:space="preserve">, </w:t>
      </w:r>
      <w:r w:rsidRPr="005C2226">
        <w:rPr>
          <w:i/>
          <w:iCs/>
          <w:noProof/>
        </w:rPr>
        <w:t>31</w:t>
      </w:r>
      <w:r w:rsidRPr="005C2226">
        <w:rPr>
          <w:noProof/>
        </w:rPr>
        <w:t>(1), 481–531. doi: 10.1146/annurev.ecolsys.31.1.481</w:t>
      </w:r>
    </w:p>
    <w:p w14:paraId="0B33AA9A"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Ruiz, G. M., &amp; Hewitt, C. L. (2009). Latitudinal patterns of biological invasions in marine ecosystems: a polar perspective. In I. Krupnik, M. A. Lang, &amp; S. E. Miller (Eds.), </w:t>
      </w:r>
      <w:r w:rsidRPr="005C2226">
        <w:rPr>
          <w:i/>
          <w:iCs/>
          <w:noProof/>
        </w:rPr>
        <w:t>Smithsonian at the Poles: Contributions to International Polar Year Science</w:t>
      </w:r>
      <w:r w:rsidRPr="005C2226">
        <w:rPr>
          <w:noProof/>
        </w:rPr>
        <w:t xml:space="preserve"> (pp. 347–358). doi: 10.5479/si.097884601X.0</w:t>
      </w:r>
    </w:p>
    <w:p w14:paraId="58249B5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aunders, M., &amp; Metaxas, A. (2007). Temperature explains settlement patterns of the introduced bryozoan Membranipora membranacea in Nova Scotia, Canada. </w:t>
      </w:r>
      <w:r w:rsidRPr="005C2226">
        <w:rPr>
          <w:i/>
          <w:iCs/>
          <w:noProof/>
        </w:rPr>
        <w:t>Marine Ecology Progress Series</w:t>
      </w:r>
      <w:r w:rsidRPr="005C2226">
        <w:rPr>
          <w:noProof/>
        </w:rPr>
        <w:t xml:space="preserve">, </w:t>
      </w:r>
      <w:r w:rsidRPr="005C2226">
        <w:rPr>
          <w:i/>
          <w:iCs/>
          <w:noProof/>
        </w:rPr>
        <w:t>344</w:t>
      </w:r>
      <w:r w:rsidRPr="005C2226">
        <w:rPr>
          <w:noProof/>
        </w:rPr>
        <w:t>, 95–106. doi: 10.3354/meps06924</w:t>
      </w:r>
    </w:p>
    <w:p w14:paraId="0F67C700"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eebens, H., Gastner, M. T., &amp; Blasius, B. (2013). The risk of marine bioinvasion caused by global shipping. </w:t>
      </w:r>
      <w:r w:rsidRPr="005C2226">
        <w:rPr>
          <w:i/>
          <w:iCs/>
          <w:noProof/>
        </w:rPr>
        <w:t>Ecology Letters</w:t>
      </w:r>
      <w:r w:rsidRPr="005C2226">
        <w:rPr>
          <w:noProof/>
        </w:rPr>
        <w:t xml:space="preserve">, </w:t>
      </w:r>
      <w:r w:rsidRPr="005C2226">
        <w:rPr>
          <w:i/>
          <w:iCs/>
          <w:noProof/>
        </w:rPr>
        <w:t>16</w:t>
      </w:r>
      <w:r w:rsidRPr="005C2226">
        <w:rPr>
          <w:noProof/>
        </w:rPr>
        <w:t>(6), 782–790. doi: 10.1111/ele.12111</w:t>
      </w:r>
    </w:p>
    <w:p w14:paraId="1B4A0A8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eebens, Hanno, Blackburn, T. M., Dyer, E. E., Genovesi, P., Hulme, P. E., Jeschke, J. M., … Essl, F. (2017). No saturation in the accumulation of alien species worldwide. </w:t>
      </w:r>
      <w:r w:rsidRPr="005C2226">
        <w:rPr>
          <w:i/>
          <w:iCs/>
          <w:noProof/>
        </w:rPr>
        <w:t>Nature Communications</w:t>
      </w:r>
      <w:r w:rsidRPr="005C2226">
        <w:rPr>
          <w:noProof/>
        </w:rPr>
        <w:t xml:space="preserve">, </w:t>
      </w:r>
      <w:r w:rsidRPr="005C2226">
        <w:rPr>
          <w:i/>
          <w:iCs/>
          <w:noProof/>
        </w:rPr>
        <w:t>8</w:t>
      </w:r>
      <w:r w:rsidRPr="005C2226">
        <w:rPr>
          <w:noProof/>
        </w:rPr>
        <w:t>, 14435. doi: 10.1038/ncomms14435</w:t>
      </w:r>
    </w:p>
    <w:p w14:paraId="02832B2D"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orte, C. J. B. (2014). Synergies between climate change and species invasions: Evidence from marine systems. </w:t>
      </w:r>
      <w:r w:rsidRPr="005C2226">
        <w:rPr>
          <w:i/>
          <w:iCs/>
          <w:noProof/>
        </w:rPr>
        <w:t>Invasive Species and Global Climate Change</w:t>
      </w:r>
      <w:r w:rsidRPr="005C2226">
        <w:rPr>
          <w:noProof/>
        </w:rPr>
        <w:t>, 101–116.</w:t>
      </w:r>
    </w:p>
    <w:p w14:paraId="7D1C050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palding, M. D., Fox, H. E., Allen, G. R., Davidson, N., Ferdaña, Z. A., Finlayson, M., … Robertson, J. (2007). Marine ecoregions of the world: a bioregionalization of coastal and shelf areas. </w:t>
      </w:r>
      <w:r w:rsidRPr="005C2226">
        <w:rPr>
          <w:i/>
          <w:iCs/>
          <w:noProof/>
        </w:rPr>
        <w:t>BioScience</w:t>
      </w:r>
      <w:r w:rsidRPr="005C2226">
        <w:rPr>
          <w:noProof/>
        </w:rPr>
        <w:t xml:space="preserve">, </w:t>
      </w:r>
      <w:r w:rsidRPr="005C2226">
        <w:rPr>
          <w:i/>
          <w:iCs/>
          <w:noProof/>
        </w:rPr>
        <w:t>57</w:t>
      </w:r>
      <w:r w:rsidRPr="005C2226">
        <w:rPr>
          <w:noProof/>
        </w:rPr>
        <w:t>(7), 573–583. doi: 10.1641/B570707</w:t>
      </w:r>
    </w:p>
    <w:p w14:paraId="36FAF4A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 J., Bond, N. A., &amp; Salo, S. A. (2007). On the recent warming of the southeastern Bering Sea shelf. </w:t>
      </w:r>
      <w:r w:rsidRPr="005C2226">
        <w:rPr>
          <w:i/>
          <w:iCs/>
          <w:noProof/>
        </w:rPr>
        <w:t>Deep-Sea Research Part II: Topical Studies in Oceanography</w:t>
      </w:r>
      <w:r w:rsidRPr="005C2226">
        <w:rPr>
          <w:noProof/>
        </w:rPr>
        <w:t xml:space="preserve">, </w:t>
      </w:r>
      <w:r w:rsidRPr="005C2226">
        <w:rPr>
          <w:i/>
          <w:iCs/>
          <w:noProof/>
        </w:rPr>
        <w:t>54</w:t>
      </w:r>
      <w:r w:rsidRPr="005C2226">
        <w:rPr>
          <w:noProof/>
        </w:rPr>
        <w:t>(23), 2599–2618. doi: 10.1016/j.dsr2.2007.08.023</w:t>
      </w:r>
    </w:p>
    <w:p w14:paraId="5487AFB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hyllis J., Kachel, N. B., Moore, S. E., Napp, J. M., Sigler, M., Yamaguchi, A., &amp; Zerbini, A. N. (2012). Comparison of warm and cold years on the southeastern Bering Sea shelf and some implications for the ecosystem. </w:t>
      </w:r>
      <w:r w:rsidRPr="005C2226">
        <w:rPr>
          <w:i/>
          <w:iCs/>
          <w:noProof/>
        </w:rPr>
        <w:t>Deep-Sea Research Part II: Topical Studies in Oceanography</w:t>
      </w:r>
      <w:r w:rsidRPr="005C2226">
        <w:rPr>
          <w:noProof/>
        </w:rPr>
        <w:t xml:space="preserve">, </w:t>
      </w:r>
      <w:r w:rsidRPr="005C2226">
        <w:rPr>
          <w:i/>
          <w:iCs/>
          <w:noProof/>
        </w:rPr>
        <w:t>65</w:t>
      </w:r>
      <w:r w:rsidRPr="005C2226">
        <w:rPr>
          <w:noProof/>
        </w:rPr>
        <w:t>, 31–45. doi: 10.1016/j.dsr2.2012.02.020</w:t>
      </w:r>
    </w:p>
    <w:p w14:paraId="746CB02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beno, Phyllis J., Schumacher, J. D., &amp; Ohtani, K. (1999). The physical oceanography of the Bering Sea: A summary of physical, chemical, and biological characteristics, and a synopsis of research on the Bering Sea. In T. R. Loughlin &amp; K. Ohtani (Eds.), </w:t>
      </w:r>
      <w:r w:rsidRPr="005C2226">
        <w:rPr>
          <w:i/>
          <w:iCs/>
          <w:noProof/>
        </w:rPr>
        <w:t>Dynamics of the Bering Sea</w:t>
      </w:r>
      <w:r w:rsidRPr="005C2226">
        <w:rPr>
          <w:noProof/>
        </w:rPr>
        <w:t xml:space="preserve"> (pp. 1–28). Fairbanks, AK.</w:t>
      </w:r>
    </w:p>
    <w:p w14:paraId="08AFD777"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Stachowicz, J. J., Fried, H., Osman, R. W., &amp; Whitlatch, R. B. (2002). Biodiversity, invasive resistance, and marine ecosystem function: reconciling pattern and process. </w:t>
      </w:r>
      <w:r w:rsidRPr="005C2226">
        <w:rPr>
          <w:i/>
          <w:iCs/>
          <w:noProof/>
        </w:rPr>
        <w:t>Ecology</w:t>
      </w:r>
      <w:r w:rsidRPr="005C2226">
        <w:rPr>
          <w:noProof/>
        </w:rPr>
        <w:t xml:space="preserve">, </w:t>
      </w:r>
      <w:r w:rsidRPr="005C2226">
        <w:rPr>
          <w:i/>
          <w:iCs/>
          <w:noProof/>
        </w:rPr>
        <w:t>83</w:t>
      </w:r>
      <w:r w:rsidRPr="005C2226">
        <w:rPr>
          <w:noProof/>
        </w:rPr>
        <w:t>(9), 2575–2590. doi: 10.2307/3071816</w:t>
      </w:r>
    </w:p>
    <w:p w14:paraId="5CE9A25B"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aldizan, A., Beninger, P. G., Decottignies, P., Chantrel, M., &amp; Cognie, B. (2011). Evidence that rising coastal seawater temperatures increase reproductive output of the invasive gastropod Crepidula fornicata. </w:t>
      </w:r>
      <w:r w:rsidRPr="005C2226">
        <w:rPr>
          <w:i/>
          <w:iCs/>
          <w:noProof/>
        </w:rPr>
        <w:t>Marine Ecology Progress Series</w:t>
      </w:r>
      <w:r w:rsidRPr="005C2226">
        <w:rPr>
          <w:noProof/>
        </w:rPr>
        <w:t xml:space="preserve">, </w:t>
      </w:r>
      <w:r w:rsidRPr="005C2226">
        <w:rPr>
          <w:i/>
          <w:iCs/>
          <w:noProof/>
        </w:rPr>
        <w:t>438</w:t>
      </w:r>
      <w:r w:rsidRPr="005C2226">
        <w:rPr>
          <w:noProof/>
        </w:rPr>
        <w:t>, 153–165. doi: 10.3354/meps09281</w:t>
      </w:r>
    </w:p>
    <w:p w14:paraId="0A066AC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erna, D. E., &amp; Harris, B. P. (2016). Review of ballast water management policy and associated implications for Alaska. </w:t>
      </w:r>
      <w:r w:rsidRPr="005C2226">
        <w:rPr>
          <w:i/>
          <w:iCs/>
          <w:noProof/>
        </w:rPr>
        <w:t>Marine Policy</w:t>
      </w:r>
      <w:r w:rsidRPr="005C2226">
        <w:rPr>
          <w:noProof/>
        </w:rPr>
        <w:t xml:space="preserve">, </w:t>
      </w:r>
      <w:r w:rsidRPr="005C2226">
        <w:rPr>
          <w:i/>
          <w:iCs/>
          <w:noProof/>
        </w:rPr>
        <w:t>70</w:t>
      </w:r>
      <w:r w:rsidRPr="005C2226">
        <w:rPr>
          <w:noProof/>
        </w:rPr>
        <w:t>, 13–21. doi: 10.1016/j.marpol.2016.04.024</w:t>
      </w:r>
    </w:p>
    <w:p w14:paraId="333A44F5"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Verna, D., Harris, B., Holzer, K., &amp; Minton, M. (2016). Ballast-borne marine invasive species: exploring the risk to coastal Alaska, USA. </w:t>
      </w:r>
      <w:r w:rsidRPr="005C2226">
        <w:rPr>
          <w:i/>
          <w:iCs/>
          <w:noProof/>
        </w:rPr>
        <w:t>Management of Biological Invasions</w:t>
      </w:r>
      <w:r w:rsidRPr="005C2226">
        <w:rPr>
          <w:noProof/>
        </w:rPr>
        <w:t xml:space="preserve">, </w:t>
      </w:r>
      <w:r w:rsidRPr="005C2226">
        <w:rPr>
          <w:i/>
          <w:iCs/>
          <w:noProof/>
        </w:rPr>
        <w:t>7</w:t>
      </w:r>
      <w:r w:rsidRPr="005C2226">
        <w:rPr>
          <w:noProof/>
        </w:rPr>
        <w:t>(2), 199–211. doi: 10.3391/mbi.2016.7.2.08</w:t>
      </w:r>
    </w:p>
    <w:p w14:paraId="5D74327C"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re, C., Berge, J., Jelmert, A., Olsen, S. M., Pellissier, L., Wisz, M., … Alsos, I. G. (2016). Biological introduction risks from shipping in a warming Arctic. </w:t>
      </w:r>
      <w:r w:rsidRPr="005C2226">
        <w:rPr>
          <w:i/>
          <w:iCs/>
          <w:noProof/>
        </w:rPr>
        <w:t>Journal of Applied Ecology</w:t>
      </w:r>
      <w:r w:rsidRPr="005C2226">
        <w:rPr>
          <w:noProof/>
        </w:rPr>
        <w:t xml:space="preserve">, </w:t>
      </w:r>
      <w:r w:rsidRPr="005C2226">
        <w:rPr>
          <w:i/>
          <w:iCs/>
          <w:noProof/>
        </w:rPr>
        <w:t>53</w:t>
      </w:r>
      <w:r w:rsidRPr="005C2226">
        <w:rPr>
          <w:noProof/>
        </w:rPr>
        <w:t>(2), 340–349. doi: 10.1111/1365-2664.12566</w:t>
      </w:r>
    </w:p>
    <w:p w14:paraId="4DC1A3D3"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re, C., Berge, J., Sundet, J. H., Kirkpatrick, J. B., Coutts, A. D. M., Jelmert, A., … Alsos, I. G. (2014). Climate change, non-indigenous species and shipping: assessing the risk of species introduction to a high-Arctic archipelago. </w:t>
      </w:r>
      <w:r w:rsidRPr="005C2226">
        <w:rPr>
          <w:i/>
          <w:iCs/>
          <w:noProof/>
        </w:rPr>
        <w:t>Diversity and Distributions</w:t>
      </w:r>
      <w:r w:rsidRPr="005C2226">
        <w:rPr>
          <w:noProof/>
        </w:rPr>
        <w:t xml:space="preserve">, </w:t>
      </w:r>
      <w:r w:rsidRPr="005C2226">
        <w:rPr>
          <w:i/>
          <w:iCs/>
          <w:noProof/>
        </w:rPr>
        <w:t>20</w:t>
      </w:r>
      <w:r w:rsidRPr="005C2226">
        <w:rPr>
          <w:noProof/>
        </w:rPr>
        <w:t>(1), 10–19. doi: 10.1111/ddi.12117</w:t>
      </w:r>
    </w:p>
    <w:p w14:paraId="18B6BB42"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atson, J. T., &amp; Haynie, A. C. (2016). Using vessel monitoring system data to identify and characterize trips made by fishing vessels in the United States North Pacific. </w:t>
      </w:r>
      <w:r w:rsidRPr="005C2226">
        <w:rPr>
          <w:i/>
          <w:iCs/>
          <w:noProof/>
        </w:rPr>
        <w:t>PLoS ONE</w:t>
      </w:r>
      <w:r w:rsidRPr="005C2226">
        <w:rPr>
          <w:noProof/>
        </w:rPr>
        <w:t xml:space="preserve">, </w:t>
      </w:r>
      <w:r w:rsidRPr="005C2226">
        <w:rPr>
          <w:i/>
          <w:iCs/>
          <w:noProof/>
        </w:rPr>
        <w:t>11</w:t>
      </w:r>
      <w:r w:rsidRPr="005C2226">
        <w:rPr>
          <w:noProof/>
        </w:rPr>
        <w:t>(10), 1–20. doi: 10.1371/journal.pone.0165173</w:t>
      </w:r>
    </w:p>
    <w:p w14:paraId="353A922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esterman, E. L., Whitlatch, R., Dijkstra, J. A., &amp; Harris, L. G. (2009). Variation in brooding period masks similarities in response to changing temperatures. </w:t>
      </w:r>
      <w:r w:rsidRPr="005C2226">
        <w:rPr>
          <w:i/>
          <w:iCs/>
          <w:noProof/>
        </w:rPr>
        <w:t>Marine Ecology Progress Series</w:t>
      </w:r>
      <w:r w:rsidRPr="005C2226">
        <w:rPr>
          <w:noProof/>
        </w:rPr>
        <w:t xml:space="preserve">, </w:t>
      </w:r>
      <w:r w:rsidRPr="005C2226">
        <w:rPr>
          <w:i/>
          <w:iCs/>
          <w:noProof/>
        </w:rPr>
        <w:t>391</w:t>
      </w:r>
      <w:r w:rsidRPr="005C2226">
        <w:rPr>
          <w:noProof/>
        </w:rPr>
        <w:t>, 13–19. doi: 10.3354/meps08107</w:t>
      </w:r>
    </w:p>
    <w:p w14:paraId="23054DA4"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2011). The split-apply-combine strategy for data analysis. </w:t>
      </w:r>
      <w:r w:rsidRPr="005C2226">
        <w:rPr>
          <w:i/>
          <w:iCs/>
          <w:noProof/>
        </w:rPr>
        <w:t>Journal of Statistical Software</w:t>
      </w:r>
      <w:r w:rsidRPr="005C2226">
        <w:rPr>
          <w:noProof/>
        </w:rPr>
        <w:t xml:space="preserve">, </w:t>
      </w:r>
      <w:r w:rsidRPr="005C2226">
        <w:rPr>
          <w:i/>
          <w:iCs/>
          <w:noProof/>
        </w:rPr>
        <w:t>40</w:t>
      </w:r>
      <w:r w:rsidRPr="005C2226">
        <w:rPr>
          <w:noProof/>
        </w:rPr>
        <w:t>(1), 1–29.</w:t>
      </w:r>
    </w:p>
    <w:p w14:paraId="1D8048E6"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2016). </w:t>
      </w:r>
      <w:r w:rsidRPr="005C2226">
        <w:rPr>
          <w:i/>
          <w:iCs/>
          <w:noProof/>
        </w:rPr>
        <w:t>ggplot2: Elegant graphics for data analysis. R package version 2.2.1.</w:t>
      </w:r>
      <w:r w:rsidRPr="005C2226">
        <w:rPr>
          <w:noProof/>
        </w:rPr>
        <w:t xml:space="preserve"> Retrieved from http://ggplot2.tidyverse.org/</w:t>
      </w:r>
    </w:p>
    <w:p w14:paraId="5D795B7F"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ckham, H., Francois, R., Henry, L., &amp; Müller, K. (2017). </w:t>
      </w:r>
      <w:r w:rsidRPr="005C2226">
        <w:rPr>
          <w:i/>
          <w:iCs/>
          <w:noProof/>
        </w:rPr>
        <w:t>dplyr: A grammar of data manipulation. R package version 0.7.4.</w:t>
      </w:r>
      <w:r w:rsidRPr="005C2226">
        <w:rPr>
          <w:noProof/>
        </w:rPr>
        <w:t xml:space="preserve"> Retrieved from https://cran.r-project.org/package=dplyr</w:t>
      </w:r>
    </w:p>
    <w:p w14:paraId="13B7FCF8"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Witte, S., Buschbaum, C., van Beusekom, J. E. E., &amp; Reise, K. (2010). Does climatic warming explain why an introduced barnacle finally takes over after a lag of more than 50 years? </w:t>
      </w:r>
      <w:r w:rsidRPr="005C2226">
        <w:rPr>
          <w:i/>
          <w:iCs/>
          <w:noProof/>
        </w:rPr>
        <w:t>Biological Invasions</w:t>
      </w:r>
      <w:r w:rsidRPr="005C2226">
        <w:rPr>
          <w:noProof/>
        </w:rPr>
        <w:t xml:space="preserve">, </w:t>
      </w:r>
      <w:r w:rsidRPr="005C2226">
        <w:rPr>
          <w:i/>
          <w:iCs/>
          <w:noProof/>
        </w:rPr>
        <w:t>12</w:t>
      </w:r>
      <w:r w:rsidRPr="005C2226">
        <w:rPr>
          <w:noProof/>
        </w:rPr>
        <w:t>(10), 3579–3589. doi: 10.1007/s10530-010-9752-5</w:t>
      </w:r>
    </w:p>
    <w:p w14:paraId="147063CE" w14:textId="77777777" w:rsidR="005C2226" w:rsidRPr="005C2226" w:rsidRDefault="005C2226" w:rsidP="005C2226">
      <w:pPr>
        <w:widowControl w:val="0"/>
        <w:autoSpaceDE w:val="0"/>
        <w:autoSpaceDN w:val="0"/>
        <w:adjustRightInd w:val="0"/>
        <w:ind w:left="480" w:hanging="480"/>
        <w:rPr>
          <w:noProof/>
        </w:rPr>
      </w:pPr>
      <w:r w:rsidRPr="005C2226">
        <w:rPr>
          <w:noProof/>
        </w:rPr>
        <w:t xml:space="preserve">Zenni, R. D., &amp; Nuñez, M. A. (2013). The elephant in the room: The role of failed invasions in understanding invasion biology. </w:t>
      </w:r>
      <w:r w:rsidRPr="005C2226">
        <w:rPr>
          <w:i/>
          <w:iCs/>
          <w:noProof/>
        </w:rPr>
        <w:t>Oikos</w:t>
      </w:r>
      <w:r w:rsidRPr="005C2226">
        <w:rPr>
          <w:noProof/>
        </w:rPr>
        <w:t xml:space="preserve">, </w:t>
      </w:r>
      <w:r w:rsidRPr="005C2226">
        <w:rPr>
          <w:i/>
          <w:iCs/>
          <w:noProof/>
        </w:rPr>
        <w:t>122</w:t>
      </w:r>
      <w:r w:rsidRPr="005C2226">
        <w:rPr>
          <w:noProof/>
        </w:rPr>
        <w:t>(6), 801–815. doi: 10.1111/j.1600-0706.2012.00254.x</w:t>
      </w:r>
    </w:p>
    <w:p w14:paraId="651B2F9D" w14:textId="043133F7" w:rsidR="00B615AF" w:rsidRDefault="00B615AF" w:rsidP="005C2226">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r w:rsidRPr="00C02792">
        <w:t>doSNOW</w:t>
      </w:r>
      <w:proofErr w:type="spellEnd"/>
      <w:r w:rsidRPr="00C02792">
        <w:t xml:space="preserve">: Foreach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Lewin-Koh, N. 2017. </w:t>
      </w:r>
      <w:proofErr w:type="spellStart"/>
      <w:r w:rsidRPr="00C02792">
        <w:rPr>
          <w:color w:val="000000"/>
        </w:rPr>
        <w:t>maptools</w:t>
      </w:r>
      <w:proofErr w:type="spell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1">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r w:rsidRPr="00C02792">
        <w:rPr>
          <w:color w:val="000000"/>
        </w:rPr>
        <w:t>rgdal</w:t>
      </w:r>
      <w:proofErr w:type="spell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r w:rsidRPr="00C02792">
        <w:rPr>
          <w:color w:val="000000"/>
        </w:rPr>
        <w:t>rgeos</w:t>
      </w:r>
      <w:proofErr w:type="spellEnd"/>
      <w:r w:rsidRPr="00C02792">
        <w:rPr>
          <w:color w:val="000000"/>
        </w:rPr>
        <w:t xml:space="preserve">: Interface to Geometry Engine - Open Source ('GEOS'). R package version 0.3-26. </w:t>
      </w:r>
      <w:hyperlink r:id="rId12">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Garnier, S. 2016. </w:t>
      </w:r>
      <w:proofErr w:type="spellStart"/>
      <w:r w:rsidRPr="00C02792">
        <w:rPr>
          <w:color w:val="000000"/>
        </w:rPr>
        <w:t>viridis</w:t>
      </w:r>
      <w:proofErr w:type="spellEnd"/>
      <w:r w:rsidRPr="00C02792">
        <w:rPr>
          <w:color w:val="000000"/>
        </w:rPr>
        <w:t xml:space="preserve">: Default Color Maps from 'matplotlib'. R package version 0.3.4. </w:t>
      </w:r>
      <w:hyperlink r:id="rId13">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raster: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4">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9B5F75" w:rsidRDefault="00CD11F5">
      <w:pPr>
        <w:widowControl w:val="0"/>
        <w:pBdr>
          <w:top w:val="nil"/>
          <w:left w:val="nil"/>
          <w:bottom w:val="nil"/>
          <w:right w:val="nil"/>
          <w:between w:val="nil"/>
        </w:pBdr>
        <w:spacing w:line="240" w:lineRule="auto"/>
        <w:rPr>
          <w:color w:val="000000"/>
          <w:lang w:val="fr-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r w:rsidRPr="00C02792">
        <w:rPr>
          <w:color w:val="000000"/>
        </w:rPr>
        <w:t xml:space="preserve">and Müller, K. 2017. </w:t>
      </w:r>
      <w:proofErr w:type="spellStart"/>
      <w:r w:rsidRPr="00C02792">
        <w:rPr>
          <w:color w:val="000000"/>
        </w:rPr>
        <w:t>dplyr</w:t>
      </w:r>
      <w:proofErr w:type="spellEnd"/>
      <w:r w:rsidRPr="00C02792">
        <w:rPr>
          <w:color w:val="000000"/>
        </w:rPr>
        <w:t xml:space="preserve">: A Grammar of Data Manipulation. </w:t>
      </w:r>
      <w:r w:rsidRPr="009B5F75">
        <w:rPr>
          <w:color w:val="000000"/>
          <w:lang w:val="fr-CA"/>
        </w:rPr>
        <w:t xml:space="preserve">R package version 0.7.4. </w:t>
      </w:r>
      <w:hyperlink r:id="rId15">
        <w:r w:rsidRPr="009B5F75">
          <w:rPr>
            <w:color w:val="0563C1"/>
            <w:u w:val="single"/>
            <w:lang w:val="fr-CA"/>
          </w:rPr>
          <w:t>https://CRAN.R-project.org/package=dplyr</w:t>
        </w:r>
      </w:hyperlink>
    </w:p>
    <w:p w14:paraId="0000005B" w14:textId="77777777" w:rsidR="00A32E6C" w:rsidRPr="009B5F75" w:rsidRDefault="00A32E6C">
      <w:pPr>
        <w:widowControl w:val="0"/>
        <w:pBdr>
          <w:top w:val="nil"/>
          <w:left w:val="nil"/>
          <w:bottom w:val="nil"/>
          <w:right w:val="nil"/>
          <w:between w:val="nil"/>
        </w:pBdr>
        <w:spacing w:line="240" w:lineRule="auto"/>
        <w:rPr>
          <w:color w:val="000000"/>
          <w:lang w:val="fr-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9B5F75">
        <w:rPr>
          <w:color w:val="000000"/>
          <w:lang w:val="fr-CA"/>
        </w:rPr>
        <w:t>Wickham</w:t>
      </w:r>
      <w:proofErr w:type="spellEnd"/>
      <w:r w:rsidRPr="009B5F75">
        <w:rPr>
          <w:color w:val="000000"/>
          <w:lang w:val="fr-CA"/>
        </w:rPr>
        <w:t xml:space="preserve">, H.. </w:t>
      </w:r>
      <w:r w:rsidRPr="00C02792">
        <w:rPr>
          <w:color w:val="000000"/>
        </w:rPr>
        <w:t>ggplot2: Elegant Graphics for Data Analysis. Springer-Verlag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16">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17">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sika Reimer" w:date="2019-03-12T01:22:00Z" w:initials="">
    <w:p w14:paraId="00000067"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imitations'?</w:t>
      </w:r>
    </w:p>
  </w:comment>
  <w:comment w:id="4" w:author="Amanda Droghini" w:date="2019-03-11T10:50:00Z" w:initials="">
    <w:p w14:paraId="00000065"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34 out of 42 NIS</w:t>
      </w:r>
    </w:p>
  </w:comment>
  <w:comment w:id="5" w:author="Amanda Droghini" w:date="2019-03-24T14:50:00Z" w:initials="AD">
    <w:p w14:paraId="7081FAD1" w14:textId="1B813174" w:rsidR="000856FF" w:rsidRDefault="000856FF">
      <w:pPr>
        <w:pStyle w:val="CommentText"/>
      </w:pPr>
      <w:r>
        <w:rPr>
          <w:rStyle w:val="CommentReference"/>
        </w:rPr>
        <w:annotationRef/>
      </w:r>
      <w:r>
        <w:t xml:space="preserve">AD check that </w:t>
      </w:r>
      <w:proofErr w:type="spellStart"/>
      <w:r>
        <w:t>Verling</w:t>
      </w:r>
      <w:proofErr w:type="spellEnd"/>
      <w:r>
        <w:t xml:space="preserve"> is in bibliography</w:t>
      </w:r>
    </w:p>
  </w:comment>
  <w:comment w:id="8" w:author="Amanda Droghini" w:date="2019-03-24T15:52:00Z" w:initials="AD">
    <w:p w14:paraId="0E69BFEF" w14:textId="77777777" w:rsidR="000856FF" w:rsidRDefault="000856FF" w:rsidP="005D0E95">
      <w:pPr>
        <w:pStyle w:val="CommentText"/>
      </w:pPr>
      <w:r>
        <w:rPr>
          <w:rStyle w:val="CommentReference"/>
        </w:rPr>
        <w:annotationRef/>
      </w:r>
      <w:r>
        <w:t>AD check this</w:t>
      </w:r>
    </w:p>
  </w:comment>
  <w:comment w:id="9" w:author="Amanda Droghini" w:date="2019-03-24T16:17:00Z" w:initials="AD">
    <w:p w14:paraId="51575C0C" w14:textId="649994C7" w:rsidR="000856FF" w:rsidRDefault="000856FF">
      <w:pPr>
        <w:pStyle w:val="CommentText"/>
      </w:pPr>
      <w:r>
        <w:rPr>
          <w:rStyle w:val="CommentReference"/>
        </w:rPr>
        <w:annotationRef/>
      </w:r>
      <w:r>
        <w:t>AD Fix citation</w:t>
      </w:r>
    </w:p>
  </w:comment>
  <w:comment w:id="10" w:author="Amanda Droghini" w:date="2019-03-24T17:06:00Z" w:initials="AD">
    <w:p w14:paraId="1A4F2EAC" w14:textId="744C1F1E" w:rsidR="000856FF" w:rsidRDefault="000856FF">
      <w:pPr>
        <w:pStyle w:val="CommentText"/>
      </w:pPr>
      <w:r>
        <w:rPr>
          <w:rStyle w:val="CommentReference"/>
        </w:rPr>
        <w:annotationRef/>
      </w:r>
      <w:r>
        <w:t>AD check</w:t>
      </w:r>
    </w:p>
  </w:comment>
  <w:comment w:id="11" w:author="Amanda Droghini" w:date="2019-03-24T17:06:00Z" w:initials="AD">
    <w:p w14:paraId="2752C433" w14:textId="3DCBCE7B" w:rsidR="000856FF" w:rsidRDefault="000856FF">
      <w:pPr>
        <w:pStyle w:val="CommentText"/>
      </w:pPr>
      <w:r>
        <w:rPr>
          <w:rStyle w:val="CommentReference"/>
        </w:rPr>
        <w:annotationRef/>
      </w:r>
      <w:r>
        <w:t>AD check</w:t>
      </w:r>
    </w:p>
  </w:comment>
  <w:comment w:id="14" w:author="Amanda Droghini" w:date="2019-03-24T17:43:00Z" w:initials="AD">
    <w:p w14:paraId="000A91B1" w14:textId="05AAB079" w:rsidR="000856FF" w:rsidRDefault="000856FF">
      <w:pPr>
        <w:pStyle w:val="CommentText"/>
      </w:pPr>
      <w:r>
        <w:rPr>
          <w:rStyle w:val="CommentReference"/>
        </w:rPr>
        <w:annotationRef/>
      </w:r>
      <w:r>
        <w:t xml:space="preserve">AD check refs. </w:t>
      </w:r>
      <w:r w:rsidR="00AD59BC">
        <w:t>l</w:t>
      </w:r>
      <w:r>
        <w:t>ook alright in bib</w:t>
      </w:r>
    </w:p>
  </w:comment>
  <w:comment w:id="16" w:author="Amanda Droghini" w:date="2019-03-24T17:54:00Z" w:initials="AD">
    <w:p w14:paraId="235FBBCF" w14:textId="1852C83F" w:rsidR="00E711A0" w:rsidRDefault="00E711A0">
      <w:pPr>
        <w:pStyle w:val="CommentText"/>
      </w:pPr>
      <w:r>
        <w:rPr>
          <w:rStyle w:val="CommentReference"/>
        </w:rPr>
        <w:annotationRef/>
      </w:r>
      <w:r>
        <w:t>AD need to create</w:t>
      </w:r>
    </w:p>
  </w:comment>
  <w:comment w:id="17" w:author="Amanda Droghini" w:date="2019-03-24T18:00:00Z" w:initials="AD">
    <w:p w14:paraId="064F741D" w14:textId="647F87A4" w:rsidR="004B009F" w:rsidRDefault="004B009F">
      <w:pPr>
        <w:pStyle w:val="CommentText"/>
      </w:pPr>
      <w:r>
        <w:rPr>
          <w:rStyle w:val="CommentReference"/>
        </w:rPr>
        <w:annotationRef/>
      </w:r>
      <w:r>
        <w:t>AD need to include + captions</w:t>
      </w:r>
    </w:p>
  </w:comment>
  <w:comment w:id="18" w:author="Amanda Droghini" w:date="2019-03-24T18:01:00Z" w:initials="AD">
    <w:p w14:paraId="2794A432" w14:textId="4DCA1301" w:rsidR="004B009F" w:rsidRDefault="004B009F">
      <w:pPr>
        <w:pStyle w:val="CommentText"/>
      </w:pPr>
      <w:r>
        <w:rPr>
          <w:rStyle w:val="CommentReference"/>
        </w:rPr>
        <w:annotationRef/>
      </w:r>
      <w:r>
        <w:t>AD need to create + should this be Figure 4? Or four-panel Figure 3?</w:t>
      </w:r>
    </w:p>
  </w:comment>
  <w:comment w:id="19" w:author="Amanda Droghini" w:date="2019-03-11T10:01:00Z" w:initials="">
    <w:p w14:paraId="00000083"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double-check this, the max. number seems low given that only 5 taxa have absolutely no suitable conditions</w:t>
      </w:r>
    </w:p>
  </w:comment>
  <w:comment w:id="20" w:author="Jordan Watson - NOAA Federal" w:date="2019-03-12T01:47:00Z" w:initials="">
    <w:p w14:paraId="00000085"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I never caught this before but it seems strange that we are talking about reproductive suitability in the Bering Sea for anadromous species. So of course the ocean conditions will not be suitable because they don't spawn in the ocean. Both of these species would use the saltwater as corridors to get to the freshwater. So I'm not sure that we should say that conditions were not suitable so much as perhaps we should say that because these species do not reproduce in the ocean, they were not included in the reproductive assessment. Would it be possible to just remove them from the reproductive sample size? I could see a reviewer jumping on this. Or maybe we could more simply just add a sentence to say that "Suitable conditions were absent for these species because they are anadromous species that do not reproduce in salt water. So while they could not reproduce in the Bering Sea, our study could also not assess the feasibility of them spawning in the general Bering Sea region." Or something like that.</w:t>
      </w:r>
    </w:p>
  </w:comment>
  <w:comment w:id="21" w:author="Amanda Droghini" w:date="2019-03-13T19:27:00Z" w:initials="">
    <w:p w14:paraId="00000086"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Unicode MS" w:eastAsia="Arial Unicode MS" w:hAnsi="Arial Unicode MS" w:cs="Arial Unicode MS"/>
          <w:color w:val="000000"/>
          <w:sz w:val="22"/>
          <w:szCs w:val="22"/>
        </w:rPr>
        <w:t xml:space="preserve">We generated the final taxa list based on survival thresholds - from the methods: "We considered only </w:t>
      </w:r>
      <w:proofErr w:type="spellStart"/>
      <w:r>
        <w:rPr>
          <w:rFonts w:ascii="Arial Unicode MS" w:eastAsia="Arial Unicode MS" w:hAnsi="Arial Unicode MS" w:cs="Arial Unicode MS"/>
          <w:color w:val="000000"/>
          <w:sz w:val="22"/>
          <w:szCs w:val="22"/>
        </w:rPr>
        <w:t>euhaline</w:t>
      </w:r>
      <w:proofErr w:type="spellEnd"/>
      <w:r>
        <w:rPr>
          <w:rFonts w:ascii="Arial Unicode MS" w:eastAsia="Arial Unicode MS" w:hAnsi="Arial Unicode MS" w:cs="Arial Unicode MS"/>
          <w:color w:val="000000"/>
          <w:sz w:val="22"/>
          <w:szCs w:val="22"/>
        </w:rPr>
        <w:t xml:space="preserve"> taxa that can tolerate salinities ≥30 parts per trillion (ppt)" [maybe this needs to be made clearer that </w:t>
      </w:r>
      <w:proofErr w:type="spellStart"/>
      <w:r>
        <w:rPr>
          <w:rFonts w:ascii="Arial Unicode MS" w:eastAsia="Arial Unicode MS" w:hAnsi="Arial Unicode MS" w:cs="Arial Unicode MS"/>
          <w:color w:val="000000"/>
          <w:sz w:val="22"/>
          <w:szCs w:val="22"/>
        </w:rPr>
        <w:t>it's</w:t>
      </w:r>
      <w:proofErr w:type="spellEnd"/>
      <w:r>
        <w:rPr>
          <w:rFonts w:ascii="Arial Unicode MS" w:eastAsia="Arial Unicode MS" w:hAnsi="Arial Unicode MS" w:cs="Arial Unicode MS"/>
          <w:color w:val="000000"/>
          <w:sz w:val="22"/>
          <w:szCs w:val="22"/>
        </w:rPr>
        <w:t xml:space="preserve"> survival tolerance]. So the two salmon species end up being included in our reproductive analysis as well, though like you said - we know from the start that they can't reproduce in the Bering Sea. We could easily omit them from our sample size for reproduction (just add a sentence in the Methods indicating that we did that). I'm happy with that option -- anyone else have any thoughts?</w:t>
      </w:r>
    </w:p>
  </w:comment>
  <w:comment w:id="22" w:author="Jordan Watson - NOAA Federal" w:date="2019-03-13T19:57:00Z" w:initials="">
    <w:p w14:paraId="00000087"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I think that would be a good way to deal with that - to just omit them from the reproductive sample size.</w:t>
      </w:r>
    </w:p>
  </w:comment>
  <w:comment w:id="23" w:author="Anthony Fischbach" w:date="2019-03-21T21:52:00Z" w:initials="">
    <w:p w14:paraId="00000088"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Yes.  This makes sense.  Can we state anything about the potential reproductive habitat for anadromous NIS, given the many rivers systems that empty into the Bering?</w:t>
      </w:r>
    </w:p>
  </w:comment>
  <w:comment w:id="24" w:author="Amanda Droghini" w:date="2019-03-24T18:02:00Z" w:initials="AD">
    <w:p w14:paraId="5C47DEA9" w14:textId="5E00A6AB" w:rsidR="004B009F" w:rsidRDefault="004B009F">
      <w:pPr>
        <w:pStyle w:val="CommentText"/>
      </w:pPr>
      <w:r>
        <w:rPr>
          <w:rStyle w:val="CommentReference"/>
        </w:rPr>
        <w:annotationRef/>
      </w:r>
      <w:r>
        <w:t>AD addresses</w:t>
      </w:r>
    </w:p>
  </w:comment>
  <w:comment w:id="25" w:author="Amanda Droghini" w:date="2019-03-24T18:04:00Z" w:initials="AD">
    <w:p w14:paraId="4511A4C5" w14:textId="707EBB2B" w:rsidR="004B009F" w:rsidRDefault="004B009F">
      <w:pPr>
        <w:pStyle w:val="CommentText"/>
      </w:pPr>
      <w:r>
        <w:rPr>
          <w:rStyle w:val="CommentReference"/>
        </w:rPr>
        <w:annotationRef/>
      </w:r>
      <w:r>
        <w:t>AD check</w:t>
      </w:r>
    </w:p>
  </w:comment>
  <w:comment w:id="26" w:author="Amanda Droghini" w:date="2019-03-24T18:04:00Z" w:initials="AD">
    <w:p w14:paraId="48DF4BC5" w14:textId="7B753DB5" w:rsidR="004B009F" w:rsidRDefault="004B009F">
      <w:pPr>
        <w:pStyle w:val="CommentText"/>
      </w:pPr>
      <w:r>
        <w:rPr>
          <w:rStyle w:val="CommentReference"/>
        </w:rPr>
        <w:annotationRef/>
      </w:r>
      <w:r>
        <w:t>AD check</w:t>
      </w:r>
    </w:p>
  </w:comment>
  <w:comment w:id="27" w:author="Amanda Droghini" w:date="2019-03-24T18:04:00Z" w:initials="AD">
    <w:p w14:paraId="5BCD309A" w14:textId="76A2A164" w:rsidR="004B009F" w:rsidRDefault="004B009F">
      <w:pPr>
        <w:pStyle w:val="CommentText"/>
      </w:pPr>
      <w:r>
        <w:rPr>
          <w:rStyle w:val="CommentReference"/>
        </w:rPr>
        <w:annotationRef/>
      </w:r>
      <w:r>
        <w:t>AD check</w:t>
      </w:r>
    </w:p>
  </w:comment>
  <w:comment w:id="28" w:author="Amanda Droghini" w:date="2019-03-11T10:02:00Z" w:initials="">
    <w:p w14:paraId="00000084"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Note that this number changes depending on the model we look at. Across the 3 models, max number of NIS predicted is: 33, 34, and 35.</w:t>
      </w:r>
    </w:p>
  </w:comment>
  <w:comment w:id="30" w:author="Amanda Droghini" w:date="2019-03-11T10:03:00Z" w:initials="">
    <w:p w14:paraId="00000082"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Need to check this number – same as comment in results above. You originally wrote 20… maybe that’s the # with at least 1 week?</w:t>
      </w:r>
    </w:p>
  </w:comment>
  <w:comment w:id="29" w:author="Anthony Fischbach" w:date="2019-03-21T22:01:00Z" w:initials="">
    <w:p w14:paraId="00000076"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oes this exclude the anadromous NIS?  Can we state that here, and indicate potential suitability of reproductive habitats for these anadromous NIS?</w:t>
      </w:r>
    </w:p>
    <w:p w14:paraId="00000077"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p>
    <w:p w14:paraId="00000078"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Possible statement:</w:t>
      </w:r>
    </w:p>
    <w:p w14:paraId="00000079"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which excludes the two anadromous NIS (both salmon) that may readily find suitable reproductive habitat up the many riverine systems feeding into the Bering."</w:t>
      </w:r>
    </w:p>
  </w:comment>
  <w:comment w:id="31" w:author="Amanda Droghini" w:date="2019-03-24T18:06:00Z" w:initials="AD">
    <w:p w14:paraId="6FE6B062" w14:textId="30969522" w:rsidR="000A1D7F" w:rsidRDefault="000A1D7F">
      <w:pPr>
        <w:pStyle w:val="CommentText"/>
      </w:pPr>
      <w:r>
        <w:rPr>
          <w:rStyle w:val="CommentReference"/>
        </w:rPr>
        <w:annotationRef/>
      </w:r>
      <w:r>
        <w:t>AD check</w:t>
      </w:r>
    </w:p>
  </w:comment>
  <w:comment w:id="32" w:author="Amanda Droghini" w:date="2019-03-24T18:34:00Z" w:initials="AD">
    <w:p w14:paraId="3B7F364E" w14:textId="62E79106" w:rsidR="00B615AF" w:rsidRDefault="00B615AF">
      <w:pPr>
        <w:pStyle w:val="CommentText"/>
      </w:pPr>
      <w:r>
        <w:rPr>
          <w:rStyle w:val="CommentReference"/>
        </w:rPr>
        <w:annotationRef/>
      </w:r>
      <w:r>
        <w:t>AD check</w:t>
      </w:r>
    </w:p>
  </w:comment>
  <w:comment w:id="33" w:author="Amanda Droghini" w:date="2019-03-24T18:34:00Z" w:initials="AD">
    <w:p w14:paraId="02FD5953" w14:textId="77777777" w:rsidR="00B615AF" w:rsidRDefault="00B615AF" w:rsidP="00B615AF">
      <w:pPr>
        <w:pStyle w:val="CommentText"/>
      </w:pPr>
      <w:r>
        <w:rPr>
          <w:rStyle w:val="CommentReference"/>
        </w:rPr>
        <w:annotationRef/>
      </w:r>
      <w:r>
        <w:t>AD check</w:t>
      </w:r>
    </w:p>
  </w:comment>
  <w:comment w:id="34" w:author="Jordan Watson - NOAA Federal" w:date="2019-03-12T05:16:00Z" w:initials="">
    <w:p w14:paraId="0000007A" w14:textId="77777777" w:rsidR="000856FF" w:rsidRDefault="000856FF">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epending on which journal you are going for, I think you might need a stronger take home point here about range expansion of NIS globally to higher latitudes - Atlantic, Pacific, Antarcti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067" w15:done="0"/>
  <w15:commentEx w15:paraId="00000065" w15:done="0"/>
  <w15:commentEx w15:paraId="7081FAD1" w15:done="0"/>
  <w15:commentEx w15:paraId="0E69BFEF" w15:done="0"/>
  <w15:commentEx w15:paraId="51575C0C" w15:done="0"/>
  <w15:commentEx w15:paraId="1A4F2EAC" w15:done="0"/>
  <w15:commentEx w15:paraId="2752C433" w15:done="0"/>
  <w15:commentEx w15:paraId="000A91B1" w15:done="0"/>
  <w15:commentEx w15:paraId="235FBBCF" w15:done="0"/>
  <w15:commentEx w15:paraId="064F741D" w15:done="0"/>
  <w15:commentEx w15:paraId="2794A432" w15:done="0"/>
  <w15:commentEx w15:paraId="00000083" w15:done="0"/>
  <w15:commentEx w15:paraId="00000085" w15:done="0"/>
  <w15:commentEx w15:paraId="00000086" w15:done="0"/>
  <w15:commentEx w15:paraId="00000087" w15:done="0"/>
  <w15:commentEx w15:paraId="00000088" w15:done="0"/>
  <w15:commentEx w15:paraId="5C47DEA9" w15:done="0"/>
  <w15:commentEx w15:paraId="4511A4C5" w15:done="0"/>
  <w15:commentEx w15:paraId="48DF4BC5" w15:done="0"/>
  <w15:commentEx w15:paraId="5BCD309A" w15:done="0"/>
  <w15:commentEx w15:paraId="00000084" w15:done="0"/>
  <w15:commentEx w15:paraId="00000082" w15:done="0"/>
  <w15:commentEx w15:paraId="00000079" w15:done="0"/>
  <w15:commentEx w15:paraId="6FE6B062" w15:done="0"/>
  <w15:commentEx w15:paraId="3B7F364E" w15:done="0"/>
  <w15:commentEx w15:paraId="02FD5953" w15:done="0"/>
  <w15:commentEx w15:paraId="000000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0E69BFEF" w16cid:durableId="20422627"/>
  <w16cid:commentId w16cid:paraId="51575C0C" w16cid:durableId="20422C22"/>
  <w16cid:commentId w16cid:paraId="1A4F2EAC" w16cid:durableId="2042377B"/>
  <w16cid:commentId w16cid:paraId="2752C433" w16cid:durableId="20423787"/>
  <w16cid:commentId w16cid:paraId="000A91B1" w16cid:durableId="2042404A"/>
  <w16cid:commentId w16cid:paraId="235FBBCF" w16cid:durableId="204242DB"/>
  <w16cid:commentId w16cid:paraId="064F741D" w16cid:durableId="2042442C"/>
  <w16cid:commentId w16cid:paraId="2794A432" w16cid:durableId="20424491"/>
  <w16cid:commentId w16cid:paraId="00000083" w16cid:durableId="2041E1EA"/>
  <w16cid:commentId w16cid:paraId="00000085" w16cid:durableId="2041E1EB"/>
  <w16cid:commentId w16cid:paraId="00000086" w16cid:durableId="2041E1EC"/>
  <w16cid:commentId w16cid:paraId="00000087" w16cid:durableId="2041E1ED"/>
  <w16cid:commentId w16cid:paraId="00000088" w16cid:durableId="2041E1EE"/>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00000079" w16cid:durableId="2041E1F1"/>
  <w16cid:commentId w16cid:paraId="6FE6B062" w16cid:durableId="204245BF"/>
  <w16cid:commentId w16cid:paraId="3B7F364E" w16cid:durableId="20424C1F"/>
  <w16cid:commentId w16cid:paraId="02FD5953" w16cid:durableId="20424C95"/>
  <w16cid:commentId w16cid:paraId="0000007A" w16cid:durableId="2041E1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A32E6C"/>
    <w:rsid w:val="000856FF"/>
    <w:rsid w:val="000A1D7F"/>
    <w:rsid w:val="000C443E"/>
    <w:rsid w:val="000F3490"/>
    <w:rsid w:val="00127C43"/>
    <w:rsid w:val="00190E44"/>
    <w:rsid w:val="00295FC0"/>
    <w:rsid w:val="00351F6E"/>
    <w:rsid w:val="00375D65"/>
    <w:rsid w:val="00445BA7"/>
    <w:rsid w:val="00463186"/>
    <w:rsid w:val="004B009F"/>
    <w:rsid w:val="004F3543"/>
    <w:rsid w:val="005205C3"/>
    <w:rsid w:val="00581C21"/>
    <w:rsid w:val="005C2226"/>
    <w:rsid w:val="005D0E95"/>
    <w:rsid w:val="0064684C"/>
    <w:rsid w:val="0080030E"/>
    <w:rsid w:val="00826C20"/>
    <w:rsid w:val="00880F6E"/>
    <w:rsid w:val="00972BB1"/>
    <w:rsid w:val="009B5F75"/>
    <w:rsid w:val="00A32E6C"/>
    <w:rsid w:val="00AD59BC"/>
    <w:rsid w:val="00B44521"/>
    <w:rsid w:val="00B615AF"/>
    <w:rsid w:val="00B851A3"/>
    <w:rsid w:val="00BE66E8"/>
    <w:rsid w:val="00BF53D0"/>
    <w:rsid w:val="00C02792"/>
    <w:rsid w:val="00CD11F5"/>
    <w:rsid w:val="00D056AD"/>
    <w:rsid w:val="00D12162"/>
    <w:rsid w:val="00DE4FE4"/>
    <w:rsid w:val="00E711A0"/>
    <w:rsid w:val="00E96399"/>
    <w:rsid w:val="00ED7432"/>
    <w:rsid w:val="00F479A2"/>
    <w:rsid w:val="00F84F66"/>
    <w:rsid w:val="00FD17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cran.r-project.org/package=viridis" TargetMode="External"/><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package=rgeos" TargetMode="External"/><Relationship Id="rId17" Type="http://schemas.openxmlformats.org/officeDocument/2006/relationships/hyperlink" Target="https://cran.r-project.org/package=ncdf4" TargetMode="External"/><Relationship Id="rId2" Type="http://schemas.openxmlformats.org/officeDocument/2006/relationships/numbering" Target="numbering.xml"/><Relationship Id="rId16" Type="http://schemas.openxmlformats.org/officeDocument/2006/relationships/hyperlink" Target="http://www.jstatsoft.org/v40/i0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maptools" TargetMode="External"/><Relationship Id="rId5" Type="http://schemas.openxmlformats.org/officeDocument/2006/relationships/webSettings" Target="webSettings.xml"/><Relationship Id="rId15" Type="http://schemas.openxmlformats.org/officeDocument/2006/relationships/hyperlink" Target="https://cran.r-project.org/package=dplyr" TargetMode="External"/><Relationship Id="rId10" Type="http://schemas.openxmlformats.org/officeDocument/2006/relationships/hyperlink" Target="https://neo.sci.gsfc.nasa.gov/"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jpreimer@alaska.edu" TargetMode="External"/><Relationship Id="rId14" Type="http://schemas.openxmlformats.org/officeDocument/2006/relationships/hyperlink" Target="https://cran.r-project.org/package=r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B4EA8-E944-774A-AACE-E8FBCCACA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36</Pages>
  <Words>43852</Words>
  <Characters>249963</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6</cp:revision>
  <dcterms:created xsi:type="dcterms:W3CDTF">2019-03-24T22:15:00Z</dcterms:created>
  <dcterms:modified xsi:type="dcterms:W3CDTF">2019-03-25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02720561/apa-2</vt:lpwstr>
  </property>
  <property fmtid="{D5CDD505-2E9C-101B-9397-08002B2CF9AE}" pid="7" name="Mendeley Recent Style Name 2_1">
    <vt:lpwstr>American Psychological Association 6th edition - Amanda Droghini</vt:lpwstr>
  </property>
  <property fmtid="{D5CDD505-2E9C-101B-9397-08002B2CF9AE}" pid="8" name="Mendeley Recent Style Id 3_1">
    <vt:lpwstr>http://csl.mendeley.com/styles/102720561/apa</vt:lpwstr>
  </property>
  <property fmtid="{D5CDD505-2E9C-101B-9397-08002B2CF9AE}" pid="9" name="Mendeley Recent Style Name 3_1">
    <vt:lpwstr>American Psychological Association 6th edition - Amanda Droghini</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csl.mendeley.com/styles/102720561/polarbiol</vt:lpwstr>
  </property>
  <property fmtid="{D5CDD505-2E9C-101B-9397-08002B2CF9AE}" pid="19" name="Mendeley Recent Style Name 8_1">
    <vt:lpwstr>Pol. Biol. - Amanda Droghini</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csl.mendeley.com/styles/102720561/apa</vt:lpwstr>
  </property>
</Properties>
</file>